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20083F" w14:textId="4DDAF9CB" w:rsidR="00B17903" w:rsidRPr="00FC7CEC" w:rsidRDefault="00B17903">
      <w:pPr>
        <w:rPr>
          <w:rFonts w:ascii="TH Sarabun New" w:hAnsi="TH Sarabun New" w:cs="TH Sarabun New"/>
          <w:sz w:val="28"/>
          <w:shd w:val="clear" w:color="auto" w:fill="FFFFFF"/>
        </w:rPr>
      </w:pPr>
      <w:r w:rsidRPr="00FC7CEC">
        <w:rPr>
          <w:rStyle w:val="a4"/>
          <w:rFonts w:ascii="TH Sarabun New" w:hAnsi="TH Sarabun New" w:cs="TH Sarabun New"/>
          <w:sz w:val="28"/>
        </w:rPr>
        <w:t xml:space="preserve">DevOps </w:t>
      </w:r>
      <w:r w:rsidRPr="00FC7CEC">
        <w:rPr>
          <w:rStyle w:val="a4"/>
          <w:rFonts w:ascii="TH Sarabun New" w:hAnsi="TH Sarabun New" w:cs="TH Sarabun New"/>
          <w:sz w:val="28"/>
          <w:cs/>
        </w:rPr>
        <w:t>คืออะไร</w:t>
      </w:r>
    </w:p>
    <w:p w14:paraId="780508B9" w14:textId="2840C706" w:rsidR="00E80EA4" w:rsidRPr="00FC7CEC" w:rsidRDefault="00CA15AC">
      <w:pPr>
        <w:rPr>
          <w:rFonts w:ascii="TH Sarabun New" w:hAnsi="TH Sarabun New" w:cs="TH Sarabun New"/>
          <w:sz w:val="28"/>
          <w:shd w:val="clear" w:color="auto" w:fill="FFFFFF"/>
        </w:rPr>
      </w:pP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>คือ ชุดแนวทางการพัฒนาซอฟต์แวร์ที่รวมการพัฒนาซอฟต์แวร์และการดำเนินงานด้านเทคโนโลยีสารสนเทศ เพื่อลดวงจรชีวิตของการพัฒนาระบบในขณะที่นำเสนอคุณลักษณะการแก้ไขและการอัปเดตบ่อยครั้งเพื่อให้สอดคล้องกับวัตถุประสงค์ทางธุรกิจ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 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>มีหลักการคือ การนำความคล่องตัวมาสู่งานการพัฒนาและการดำเนินงานระบบ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 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 xml:space="preserve">อาจไม่สามารถทดแทน 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Agile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>ได้แต่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 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>จะสามารถนำมาปรับปรุงต่อยอดส่วนที่ยังขาดในเรื่องของการดำเนินงานได้ดี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 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 xml:space="preserve">อาจไม่ใช่การแทนที่ 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Agile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 xml:space="preserve">ได้ แต่ก็อาจใช้ร่วมเพื่อให้การปฏิบัติมีระบบดีขึ้น เมื่อเวลาผ่านไป 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Agile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 xml:space="preserve">ก็ได้เพิ่มความท้าทายและ </w:t>
      </w:r>
      <w:r w:rsidRPr="00FC7CEC">
        <w:rPr>
          <w:rFonts w:ascii="TH Sarabun New" w:hAnsi="TH Sarabun New" w:cs="TH Sarabun New"/>
          <w:sz w:val="28"/>
          <w:shd w:val="clear" w:color="auto" w:fill="FFFFFF"/>
        </w:rPr>
        <w:t xml:space="preserve">DevOps </w:t>
      </w:r>
      <w:r w:rsidRPr="00FC7CEC">
        <w:rPr>
          <w:rFonts w:ascii="TH Sarabun New" w:hAnsi="TH Sarabun New" w:cs="TH Sarabun New"/>
          <w:sz w:val="28"/>
          <w:shd w:val="clear" w:color="auto" w:fill="FFFFFF"/>
          <w:cs/>
        </w:rPr>
        <w:t>ก็กลายเป็นแนวทางปฏิบัติที่เหมาะสมที่สุด</w: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fldChar w:fldCharType="begin"/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 xml:space="preserve"> ADDIN ZOTERO_ITEM CSL_CITATION {"citationID":"6xIRQuIq","properties":{"formattedCitation":"(1)","plainCitation":"(1)","noteIndex":0},"citationItems":[{"id":21,"uris":["http://zotero.org/users/local/BvnaEp2d/items/VR7YEJ5U"],"uri":["http://zotero.org/users/local/BvnaEp2d/items/VR7YEJ5U"],"itemData":{"id":21,"type":"webpage","abstract":"My site","container-title":"iOK2U 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instrText>สารสนเทศเพื่อคุณ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>,"language":"en-gb","title":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instrText xml:space="preserve">ความแตกต่างระหว่างการพัฒนาแบบ 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 xml:space="preserve">DevOps 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instrText xml:space="preserve">กับ 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>Agile","URL":"https://iok2u.com/index.php/article/information-technology/536-devops-agile-2","author":[{"family":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instrText>อุดมธนะธีระ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>,"given":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instrText>เกียรติพงษ์"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</w:rPr>
        <w:instrText xml:space="preserve">}],"accessed":{"date-parts":[["2021",2,26]]}}}],"schema":"https://github.com/citation-style-language/schema/raw/master/csl-citation.json"} </w:instrTex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fldChar w:fldCharType="separate"/>
      </w:r>
      <w:r w:rsidR="00B17903" w:rsidRPr="00FC7CEC">
        <w:rPr>
          <w:rFonts w:ascii="TH Sarabun New" w:hAnsi="TH Sarabun New" w:cs="TH Sarabun New"/>
          <w:sz w:val="28"/>
        </w:rPr>
        <w:t>(1)</w:t>
      </w:r>
      <w:r w:rsidR="00B17903" w:rsidRPr="00FC7CEC">
        <w:rPr>
          <w:rFonts w:ascii="TH Sarabun New" w:hAnsi="TH Sarabun New" w:cs="TH Sarabun New"/>
          <w:sz w:val="28"/>
          <w:shd w:val="clear" w:color="auto" w:fill="FFFFFF"/>
          <w:cs/>
        </w:rPr>
        <w:fldChar w:fldCharType="end"/>
      </w:r>
    </w:p>
    <w:p w14:paraId="445D9A9E" w14:textId="672E80FB" w:rsidR="00CA15AC" w:rsidRPr="00FC7CEC" w:rsidRDefault="00CA15AC" w:rsidP="00CA15AC">
      <w:pPr>
        <w:pStyle w:val="a3"/>
        <w:spacing w:before="0" w:beforeAutospacing="0" w:after="0" w:afterAutospacing="0"/>
        <w:rPr>
          <w:rFonts w:ascii="TH Sarabun New" w:hAnsi="TH Sarabun New" w:cs="TH Sarabun New"/>
          <w:sz w:val="20"/>
          <w:szCs w:val="20"/>
        </w:rPr>
      </w:pPr>
      <w:r w:rsidRPr="00FC7CEC">
        <w:rPr>
          <w:rStyle w:val="a4"/>
          <w:rFonts w:ascii="TH Sarabun New" w:hAnsi="TH Sarabun New" w:cs="TH Sarabun New"/>
          <w:sz w:val="28"/>
          <w:szCs w:val="28"/>
        </w:rPr>
        <w:t xml:space="preserve">CI </w:t>
      </w:r>
      <w:r w:rsidRPr="00FC7CEC">
        <w:rPr>
          <w:rStyle w:val="a4"/>
          <w:rFonts w:ascii="TH Sarabun New" w:hAnsi="TH Sarabun New" w:cs="TH Sarabun New"/>
          <w:sz w:val="28"/>
          <w:szCs w:val="28"/>
          <w:cs/>
        </w:rPr>
        <w:t>คืออะไร</w:t>
      </w:r>
      <w:r w:rsidRPr="00FC7CEC">
        <w:rPr>
          <w:rFonts w:ascii="TH Sarabun New" w:hAnsi="TH Sarabun New" w:cs="TH Sarabun New"/>
          <w:sz w:val="28"/>
          <w:szCs w:val="28"/>
        </w:rPr>
        <w:br/>
        <w:t>CI (Continuous Integration)</w:t>
      </w:r>
      <w:r w:rsidRPr="00FC7CEC">
        <w:rPr>
          <w:rStyle w:val="a4"/>
          <w:rFonts w:ascii="TH Sarabun New" w:hAnsi="TH Sarabun New" w:cs="TH Sarabun New"/>
          <w:sz w:val="28"/>
          <w:szCs w:val="28"/>
        </w:rPr>
        <w:t> 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คือ กระบวนการรวม </w:t>
      </w:r>
      <w:r w:rsidRPr="00FC7CEC">
        <w:rPr>
          <w:rFonts w:ascii="TH Sarabun New" w:hAnsi="TH Sarabun New" w:cs="TH Sarabun New"/>
          <w:sz w:val="28"/>
          <w:szCs w:val="28"/>
        </w:rPr>
        <w:t xml:space="preserve">sourc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องคนในทีมพัฒนาเข้าด้วยกัน และมี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ด้วย </w:t>
      </w:r>
      <w:r w:rsidRPr="00FC7CEC">
        <w:rPr>
          <w:rFonts w:ascii="TH Sarabun New" w:hAnsi="TH Sarabun New" w:cs="TH Sarabun New"/>
          <w:sz w:val="28"/>
          <w:szCs w:val="28"/>
        </w:rPr>
        <w:t xml:space="preserve">test scrip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พื่อให้แน่ใจว่าไม่มี </w:t>
      </w:r>
      <w:r w:rsidRPr="00FC7CEC">
        <w:rPr>
          <w:rFonts w:ascii="TH Sarabun New" w:hAnsi="TH Sarabun New" w:cs="TH Sarabun New"/>
          <w:sz w:val="28"/>
          <w:szCs w:val="28"/>
        </w:rPr>
        <w:t xml:space="preserve">erro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ในส่วนใดๆ ของโปรแกรม แล้วถึง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commi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ไปที่ </w:t>
      </w:r>
      <w:r w:rsidRPr="00FC7CEC">
        <w:rPr>
          <w:rFonts w:ascii="TH Sarabun New" w:hAnsi="TH Sarabun New" w:cs="TH Sarabun New"/>
          <w:sz w:val="28"/>
          <w:szCs w:val="28"/>
        </w:rPr>
        <w:t xml:space="preserve">branch master </w:t>
      </w:r>
      <w:r w:rsidRPr="00FC7CEC">
        <w:rPr>
          <w:rFonts w:ascii="TH Sarabun New" w:hAnsi="TH Sarabun New" w:cs="TH Sarabun New"/>
          <w:sz w:val="28"/>
          <w:szCs w:val="28"/>
          <w:cs/>
        </w:rPr>
        <w:t>อีกต่อนึง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โดยในการพัฒนานั้น มักใช้ </w:t>
      </w:r>
      <w:r w:rsidRPr="00FC7CEC">
        <w:rPr>
          <w:rFonts w:ascii="TH Sarabun New" w:hAnsi="TH Sarabun New" w:cs="TH Sarabun New"/>
          <w:sz w:val="28"/>
          <w:szCs w:val="28"/>
        </w:rPr>
        <w:t xml:space="preserve">Build Serve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มาช่วย กล่าวคือจะเริ่ม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Integratio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ันตั้งแต่เมื่อมีการเปลี่ยนแปลง </w:t>
      </w:r>
      <w:r w:rsidRPr="00FC7CEC">
        <w:rPr>
          <w:rFonts w:ascii="TH Sarabun New" w:hAnsi="TH Sarabun New" w:cs="TH Sarabun New"/>
          <w:sz w:val="28"/>
          <w:szCs w:val="28"/>
        </w:rPr>
        <w:t xml:space="preserve">Sourc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ที่ </w:t>
      </w:r>
      <w:r w:rsidRPr="00FC7CEC">
        <w:rPr>
          <w:rFonts w:ascii="TH Sarabun New" w:hAnsi="TH Sarabun New" w:cs="TH Sarabun New"/>
          <w:sz w:val="28"/>
          <w:szCs w:val="28"/>
        </w:rPr>
        <w:t xml:space="preserve">Reposito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ลาง ระบบจะทำการตรวจสอบ </w:t>
      </w:r>
      <w:r w:rsidRPr="00FC7CEC">
        <w:rPr>
          <w:rFonts w:ascii="TH Sarabun New" w:hAnsi="TH Sarabun New" w:cs="TH Sarabun New"/>
          <w:sz w:val="28"/>
          <w:szCs w:val="28"/>
        </w:rPr>
        <w:t xml:space="preserve">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หลังจากการเปลี่ยนแปลงว่าทำงานร่วมกันได้หรือไม่ตั้งแต่ </w:t>
      </w:r>
      <w:r w:rsidRPr="00FC7CEC">
        <w:rPr>
          <w:rFonts w:ascii="TH Sarabun New" w:hAnsi="TH Sarabun New" w:cs="TH Sarabun New"/>
          <w:sz w:val="28"/>
          <w:szCs w:val="28"/>
        </w:rPr>
        <w:t>Compile, Testing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Style w:val="a4"/>
          <w:rFonts w:ascii="TH Sarabun New" w:hAnsi="TH Sarabun New" w:cs="TH Sarabun New"/>
          <w:sz w:val="28"/>
          <w:szCs w:val="28"/>
        </w:rPr>
        <w:t xml:space="preserve">CD </w:t>
      </w:r>
      <w:r w:rsidRPr="00FC7CEC">
        <w:rPr>
          <w:rStyle w:val="a4"/>
          <w:rFonts w:ascii="TH Sarabun New" w:hAnsi="TH Sarabun New" w:cs="TH Sarabun New"/>
          <w:sz w:val="28"/>
          <w:szCs w:val="28"/>
          <w:cs/>
        </w:rPr>
        <w:t>คืออะไร</w:t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1. CD (Continuous Deployment)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คือ 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ึ้น </w:t>
      </w:r>
      <w:r w:rsidRPr="00FC7CEC">
        <w:rPr>
          <w:rFonts w:ascii="TH Sarabun New" w:hAnsi="TH Sarabun New" w:cs="TH Sarabun New"/>
          <w:sz w:val="28"/>
          <w:szCs w:val="28"/>
        </w:rPr>
        <w:t xml:space="preserve">productio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โดยจะทำทุกขั้นตอน ตั้งแต่ </w:t>
      </w:r>
      <w:r w:rsidRPr="00FC7CEC">
        <w:rPr>
          <w:rFonts w:ascii="TH Sarabun New" w:hAnsi="TH Sarabun New" w:cs="TH Sarabun New"/>
          <w:sz w:val="28"/>
          <w:szCs w:val="28"/>
        </w:rPr>
        <w:t xml:space="preserve">complie build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ไปจนถึง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ึ้น </w:t>
      </w:r>
      <w:r w:rsidRPr="00FC7CEC">
        <w:rPr>
          <w:rFonts w:ascii="TH Sarabun New" w:hAnsi="TH Sarabun New" w:cs="TH Sarabun New"/>
          <w:sz w:val="28"/>
          <w:szCs w:val="28"/>
        </w:rPr>
        <w:t xml:space="preserve">production </w:t>
      </w:r>
      <w:r w:rsidRPr="00FC7CEC">
        <w:rPr>
          <w:rFonts w:ascii="TH Sarabun New" w:hAnsi="TH Sarabun New" w:cs="TH Sarabun New"/>
          <w:sz w:val="28"/>
          <w:szCs w:val="28"/>
          <w:cs/>
        </w:rPr>
        <w:t>แบบอัตโนมัติทั้งหมด</w:t>
      </w:r>
    </w:p>
    <w:p w14:paraId="560171F8" w14:textId="63FFCB7E" w:rsidR="00B17903" w:rsidRPr="00FC7CEC" w:rsidRDefault="00CA15AC" w:rsidP="00B17903">
      <w:pPr>
        <w:pStyle w:val="a3"/>
        <w:spacing w:before="0" w:beforeAutospacing="0" w:after="0" w:afterAutospacing="0"/>
        <w:rPr>
          <w:rFonts w:ascii="TH Sarabun New" w:hAnsi="TH Sarabun New" w:cs="TH Sarabun New"/>
          <w:sz w:val="28"/>
          <w:szCs w:val="28"/>
        </w:rPr>
      </w:pPr>
      <w:r w:rsidRPr="00FC7CEC">
        <w:rPr>
          <w:rFonts w:ascii="TH Sarabun New" w:hAnsi="TH Sarabun New" w:cs="TH Sarabun New"/>
          <w:sz w:val="28"/>
          <w:szCs w:val="28"/>
        </w:rPr>
        <w:t xml:space="preserve">2. CD (Continuous Delivery)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คือ การทำทุกขั้นตอนคล้ายกันกับ </w:t>
      </w:r>
      <w:r w:rsidRPr="00FC7CEC">
        <w:rPr>
          <w:rFonts w:ascii="TH Sarabun New" w:hAnsi="TH Sarabun New" w:cs="TH Sarabun New"/>
          <w:sz w:val="28"/>
          <w:szCs w:val="28"/>
        </w:rPr>
        <w:t xml:space="preserve">Continuous Deploymen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ต่างกันตรงที่จะไม่มี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ึ้น </w:t>
      </w:r>
      <w:r w:rsidRPr="00FC7CEC">
        <w:rPr>
          <w:rFonts w:ascii="TH Sarabun New" w:hAnsi="TH Sarabun New" w:cs="TH Sarabun New"/>
          <w:sz w:val="28"/>
          <w:szCs w:val="28"/>
        </w:rPr>
        <w:t xml:space="preserve">productio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ึ้นในทันที แต่จะเป็นการทำ </w:t>
      </w:r>
      <w:r w:rsidRPr="00FC7CEC">
        <w:rPr>
          <w:rFonts w:ascii="TH Sarabun New" w:hAnsi="TH Sarabun New" w:cs="TH Sarabun New"/>
          <w:sz w:val="28"/>
          <w:szCs w:val="28"/>
        </w:rPr>
        <w:t xml:space="preserve">manual 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หรือจะเป็นแบบ </w:t>
      </w:r>
      <w:r w:rsidRPr="00FC7CEC">
        <w:rPr>
          <w:rFonts w:ascii="TH Sarabun New" w:hAnsi="TH Sarabun New" w:cs="TH Sarabun New"/>
          <w:sz w:val="28"/>
          <w:szCs w:val="28"/>
        </w:rPr>
        <w:t xml:space="preserve">one click 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็ได้ หลังจาก </w:t>
      </w:r>
      <w:r w:rsidRPr="00FC7CEC">
        <w:rPr>
          <w:rFonts w:ascii="TH Sarabun New" w:hAnsi="TH Sarabun New" w:cs="TH Sarabun New"/>
          <w:sz w:val="28"/>
          <w:szCs w:val="28"/>
        </w:rPr>
        <w:t xml:space="preserve">QA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หรือ ฝ่าย </w:t>
      </w:r>
      <w:r w:rsidRPr="00FC7CEC">
        <w:rPr>
          <w:rFonts w:ascii="TH Sarabun New" w:hAnsi="TH Sarabun New" w:cs="TH Sarabun New"/>
          <w:sz w:val="28"/>
          <w:szCs w:val="28"/>
        </w:rPr>
        <w:t xml:space="preserve">Business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พอใจในตัว </w:t>
      </w:r>
      <w:r w:rsidRPr="00FC7CEC">
        <w:rPr>
          <w:rFonts w:ascii="TH Sarabun New" w:hAnsi="TH Sarabun New" w:cs="TH Sarabun New"/>
          <w:sz w:val="28"/>
          <w:szCs w:val="28"/>
        </w:rPr>
        <w:t xml:space="preserve">product </w:t>
      </w:r>
      <w:r w:rsidRPr="00FC7CEC">
        <w:rPr>
          <w:rFonts w:ascii="TH Sarabun New" w:hAnsi="TH Sarabun New" w:cs="TH Sarabun New"/>
          <w:sz w:val="28"/>
          <w:szCs w:val="28"/>
          <w:cs/>
        </w:rPr>
        <w:t>ที่ทีมทำออกมา</w:t>
      </w:r>
    </w:p>
    <w:p w14:paraId="39AE04ED" w14:textId="77777777" w:rsidR="00D068DA" w:rsidRPr="00FC7CEC" w:rsidRDefault="00D068DA" w:rsidP="00B17903">
      <w:pPr>
        <w:pStyle w:val="a3"/>
        <w:spacing w:before="0" w:beforeAutospacing="0" w:after="0" w:afterAutospacing="0"/>
        <w:rPr>
          <w:rFonts w:ascii="TH Sarabun New" w:hAnsi="TH Sarabun New" w:cs="TH Sarabun New"/>
          <w:sz w:val="28"/>
          <w:szCs w:val="28"/>
        </w:rPr>
      </w:pPr>
    </w:p>
    <w:p w14:paraId="57435B5F" w14:textId="6F5165AF" w:rsidR="00D068DA" w:rsidRPr="00FC7CEC" w:rsidRDefault="00D068DA" w:rsidP="00B17903">
      <w:pPr>
        <w:pStyle w:val="a3"/>
        <w:spacing w:before="0" w:beforeAutospacing="0" w:after="0" w:afterAutospacing="0"/>
        <w:rPr>
          <w:rFonts w:ascii="TH Sarabun New" w:hAnsi="TH Sarabun New" w:cs="TH Sarabun New"/>
          <w:sz w:val="28"/>
          <w:szCs w:val="28"/>
        </w:rPr>
      </w:pPr>
      <w:r w:rsidRPr="00FC7CEC">
        <w:rPr>
          <w:rStyle w:val="a4"/>
          <w:rFonts w:ascii="TH Sarabun New" w:hAnsi="TH Sarabun New" w:cs="TH Sarabun New"/>
          <w:sz w:val="28"/>
          <w:szCs w:val="28"/>
          <w:cs/>
        </w:rPr>
        <w:t xml:space="preserve">ตัวอย่างขั้นตอนการพัฒนาระบบตามแนวทาง </w:t>
      </w:r>
      <w:r w:rsidRPr="00FC7CEC">
        <w:rPr>
          <w:rStyle w:val="a4"/>
          <w:rFonts w:ascii="TH Sarabun New" w:hAnsi="TH Sarabun New" w:cs="TH Sarabun New"/>
          <w:sz w:val="28"/>
          <w:szCs w:val="28"/>
        </w:rPr>
        <w:t>CI/CD</w:t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1. Develope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มื่อทำการพัฒนา </w:t>
      </w:r>
      <w:r w:rsidRPr="00FC7CEC">
        <w:rPr>
          <w:rFonts w:ascii="TH Sarabun New" w:hAnsi="TH Sarabun New" w:cs="TH Sarabun New"/>
          <w:sz w:val="28"/>
          <w:szCs w:val="28"/>
        </w:rPr>
        <w:t xml:space="preserve">featur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สร็จ จะ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build,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ะ </w:t>
      </w:r>
      <w:r w:rsidRPr="00FC7CEC">
        <w:rPr>
          <w:rFonts w:ascii="TH Sarabun New" w:hAnsi="TH Sarabun New" w:cs="TH Sarabun New"/>
          <w:sz w:val="28"/>
          <w:szCs w:val="28"/>
        </w:rPr>
        <w:t xml:space="preserve">run </w:t>
      </w:r>
      <w:r w:rsidRPr="00FC7CEC">
        <w:rPr>
          <w:rFonts w:ascii="TH Sarabun New" w:hAnsi="TH Sarabun New" w:cs="TH Sarabun New"/>
          <w:sz w:val="28"/>
          <w:szCs w:val="28"/>
          <w:cs/>
        </w:rPr>
        <w:t>บนเครื่องของตัวเอง (</w:t>
      </w:r>
      <w:r w:rsidRPr="00FC7CEC">
        <w:rPr>
          <w:rFonts w:ascii="TH Sarabun New" w:hAnsi="TH Sarabun New" w:cs="TH Sarabun New"/>
          <w:sz w:val="28"/>
          <w:szCs w:val="28"/>
        </w:rPr>
        <w:t xml:space="preserve">Local) </w:t>
      </w:r>
      <w:r w:rsidRPr="00FC7CEC">
        <w:rPr>
          <w:rFonts w:ascii="TH Sarabun New" w:hAnsi="TH Sarabun New" w:cs="TH Sarabun New"/>
          <w:sz w:val="28"/>
          <w:szCs w:val="28"/>
          <w:cs/>
        </w:rPr>
        <w:t>เพื่อทำให้แน่ใจว่าระบบทำงานได้ถูกต้องและให้แน่ใจว่าสิ่งที่เปลี่ยนแปลงไม่กระทบส่วนอื่น ๆ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2.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ทำการดึง </w:t>
      </w:r>
      <w:r w:rsidRPr="00FC7CEC">
        <w:rPr>
          <w:rFonts w:ascii="TH Sarabun New" w:hAnsi="TH Sarabun New" w:cs="TH Sarabun New"/>
          <w:sz w:val="28"/>
          <w:szCs w:val="28"/>
        </w:rPr>
        <w:t xml:space="preserve">sourc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ล่าสุดจาก </w:t>
      </w:r>
      <w:r w:rsidRPr="00FC7CEC">
        <w:rPr>
          <w:rFonts w:ascii="TH Sarabun New" w:hAnsi="TH Sarabun New" w:cs="TH Sarabun New"/>
          <w:sz w:val="28"/>
          <w:szCs w:val="28"/>
        </w:rPr>
        <w:t xml:space="preserve">Reposito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องระบบ เพื่อตรวจสอบว่ามีการเปลี่ยนแปลงหรือไม่ถ้ามีการเปลี่ยนแปลงก็ให้ทำการรวมหรือ </w:t>
      </w:r>
      <w:r w:rsidRPr="00FC7CEC">
        <w:rPr>
          <w:rFonts w:ascii="TH Sarabun New" w:hAnsi="TH Sarabun New" w:cs="TH Sarabun New"/>
          <w:sz w:val="28"/>
          <w:szCs w:val="28"/>
        </w:rPr>
        <w:t xml:space="preserve">merg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ที่เครื่องของ </w:t>
      </w:r>
      <w:r w:rsidRPr="00FC7CEC">
        <w:rPr>
          <w:rFonts w:ascii="TH Sarabun New" w:hAnsi="TH Sarabun New" w:cs="TH Sarabun New"/>
          <w:sz w:val="28"/>
          <w:szCs w:val="28"/>
        </w:rPr>
        <w:t xml:space="preserve">Devleope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่อน จากนั้นจึง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build,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ะ </w:t>
      </w:r>
      <w:r w:rsidRPr="00FC7CEC">
        <w:rPr>
          <w:rFonts w:ascii="TH Sarabun New" w:hAnsi="TH Sarabun New" w:cs="TH Sarabun New"/>
          <w:sz w:val="28"/>
          <w:szCs w:val="28"/>
        </w:rPr>
        <w:t xml:space="preserve">ru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อีกรอบ เมื่อทุกอย่างผ่านทั้งหมด ให้ทำการส่งการเปลี่ยนแปลงไปยัง </w:t>
      </w:r>
      <w:r w:rsidRPr="00FC7CEC">
        <w:rPr>
          <w:rFonts w:ascii="TH Sarabun New" w:hAnsi="TH Sarabun New" w:cs="TH Sarabun New"/>
          <w:sz w:val="28"/>
          <w:szCs w:val="28"/>
        </w:rPr>
        <w:t xml:space="preserve">Repository </w:t>
      </w:r>
      <w:r w:rsidRPr="00FC7CEC">
        <w:rPr>
          <w:rFonts w:ascii="TH Sarabun New" w:hAnsi="TH Sarabun New" w:cs="TH Sarabun New"/>
          <w:sz w:val="28"/>
          <w:szCs w:val="28"/>
          <w:cs/>
        </w:rPr>
        <w:t>กลาง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3.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ม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Reposito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ลางมีการเปลี่ยนแปลง จะต้องมีระบบ </w:t>
      </w:r>
      <w:r w:rsidRPr="00FC7CEC">
        <w:rPr>
          <w:rFonts w:ascii="TH Sarabun New" w:hAnsi="TH Sarabun New" w:cs="TH Sarabun New"/>
          <w:sz w:val="28"/>
          <w:szCs w:val="28"/>
        </w:rPr>
        <w:t xml:space="preserve">CI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build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หลังจาก </w:t>
      </w:r>
      <w:r w:rsidRPr="00FC7CEC">
        <w:rPr>
          <w:rFonts w:ascii="TH Sarabun New" w:hAnsi="TH Sarabun New" w:cs="TH Sarabun New"/>
          <w:sz w:val="28"/>
          <w:szCs w:val="28"/>
        </w:rPr>
        <w:t xml:space="preserve">build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จะส่งต่อไป </w:t>
      </w:r>
      <w:r w:rsidRPr="00FC7CEC">
        <w:rPr>
          <w:rFonts w:ascii="TH Sarabun New" w:hAnsi="TH Sarabun New" w:cs="TH Sarabun New"/>
          <w:sz w:val="28"/>
          <w:szCs w:val="28"/>
        </w:rPr>
        <w:t xml:space="preserve">run unit testin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่อนถ้าผ่านหมดถึงจะส่งต่อไปยังระบบ </w:t>
      </w:r>
      <w:r w:rsidRPr="00FC7CEC">
        <w:rPr>
          <w:rFonts w:ascii="TH Sarabun New" w:hAnsi="TH Sarabun New" w:cs="TH Sarabun New"/>
          <w:sz w:val="28"/>
          <w:szCs w:val="28"/>
        </w:rPr>
        <w:t xml:space="preserve">Continuous Delive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พื่อ </w:t>
      </w:r>
      <w:r w:rsidRPr="00FC7CEC">
        <w:rPr>
          <w:rFonts w:ascii="TH Sarabun New" w:hAnsi="TH Sarabun New" w:cs="TH Sarabun New"/>
          <w:sz w:val="28"/>
          <w:szCs w:val="28"/>
        </w:rPr>
        <w:t>deploy to sit environment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lastRenderedPageBreak/>
        <w:t xml:space="preserve">4.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ม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sourc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ถูก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to sit environmen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้วจะ </w:t>
      </w:r>
      <w:r w:rsidRPr="00FC7CEC">
        <w:rPr>
          <w:rFonts w:ascii="TH Sarabun New" w:hAnsi="TH Sarabun New" w:cs="TH Sarabun New"/>
          <w:sz w:val="28"/>
          <w:szCs w:val="28"/>
        </w:rPr>
        <w:t xml:space="preserve">trigge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ไปสั่งให้ </w:t>
      </w:r>
      <w:r w:rsidRPr="00FC7CEC">
        <w:rPr>
          <w:rFonts w:ascii="TH Sarabun New" w:hAnsi="TH Sarabun New" w:cs="TH Sarabun New"/>
          <w:sz w:val="28"/>
          <w:szCs w:val="28"/>
        </w:rPr>
        <w:t xml:space="preserve">run job automated testin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ใน </w:t>
      </w:r>
      <w:r w:rsidRPr="00FC7CEC">
        <w:rPr>
          <w:rFonts w:ascii="TH Sarabun New" w:hAnsi="TH Sarabun New" w:cs="TH Sarabun New"/>
          <w:sz w:val="28"/>
          <w:szCs w:val="28"/>
        </w:rPr>
        <w:t xml:space="preserve">level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องเทสเคส ซึ่งเป็นชุดเทสเคสย่อยๆ ไม่เยอะมากเฉพาะในส่วนของ </w:t>
      </w:r>
      <w:r w:rsidRPr="00FC7CEC">
        <w:rPr>
          <w:rFonts w:ascii="TH Sarabun New" w:hAnsi="TH Sarabun New" w:cs="TH Sarabun New"/>
          <w:sz w:val="28"/>
          <w:szCs w:val="28"/>
        </w:rPr>
        <w:t xml:space="preserve">featur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ที่ถูก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>มาเท่านั้น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5.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หลังจาก </w:t>
      </w:r>
      <w:r w:rsidRPr="00FC7CEC">
        <w:rPr>
          <w:rFonts w:ascii="TH Sarabun New" w:hAnsi="TH Sarabun New" w:cs="TH Sarabun New"/>
          <w:sz w:val="28"/>
          <w:szCs w:val="28"/>
        </w:rPr>
        <w:t xml:space="preserve">run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สร็จแล้วถ้าเกิดว่า </w:t>
      </w:r>
      <w:r w:rsidRPr="00FC7CEC">
        <w:rPr>
          <w:rFonts w:ascii="TH Sarabun New" w:hAnsi="TH Sarabun New" w:cs="TH Sarabun New"/>
          <w:sz w:val="28"/>
          <w:szCs w:val="28"/>
        </w:rPr>
        <w:t xml:space="preserve">ru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มีบางส่วนไม่ผ่านทั้งหมดจะไม่ส่งต่อไปยังระบบ </w:t>
      </w:r>
      <w:r w:rsidRPr="00FC7CEC">
        <w:rPr>
          <w:rFonts w:ascii="TH Sarabun New" w:hAnsi="TH Sarabun New" w:cs="TH Sarabun New"/>
          <w:sz w:val="28"/>
          <w:szCs w:val="28"/>
        </w:rPr>
        <w:t xml:space="preserve">Continuous Delive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พ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to uat environment QA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จะทำ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investigat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ว่าเกิดจากอะไร เป็นที่ระบบมี </w:t>
      </w:r>
      <w:r w:rsidRPr="00FC7CEC">
        <w:rPr>
          <w:rFonts w:ascii="TH Sarabun New" w:hAnsi="TH Sarabun New" w:cs="TH Sarabun New"/>
          <w:sz w:val="28"/>
          <w:szCs w:val="28"/>
        </w:rPr>
        <w:t xml:space="preserve">Bu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กิดขึ้นจริงหรือไม่ ถ้ามี </w:t>
      </w:r>
      <w:r w:rsidRPr="00FC7CEC">
        <w:rPr>
          <w:rFonts w:ascii="TH Sarabun New" w:hAnsi="TH Sarabun New" w:cs="TH Sarabun New"/>
          <w:sz w:val="28"/>
          <w:szCs w:val="28"/>
        </w:rPr>
        <w:t xml:space="preserve">bu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็ให้ </w:t>
      </w:r>
      <w:r w:rsidRPr="00FC7CEC">
        <w:rPr>
          <w:rFonts w:ascii="TH Sarabun New" w:hAnsi="TH Sarabun New" w:cs="TH Sarabun New"/>
          <w:sz w:val="28"/>
          <w:szCs w:val="28"/>
        </w:rPr>
        <w:t xml:space="preserve">dev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ก้ไข และ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มาใหม่ วน </w:t>
      </w:r>
      <w:r w:rsidRPr="00FC7CEC">
        <w:rPr>
          <w:rFonts w:ascii="TH Sarabun New" w:hAnsi="TH Sarabun New" w:cs="TH Sarabun New"/>
          <w:sz w:val="28"/>
          <w:szCs w:val="28"/>
        </w:rPr>
        <w:t xml:space="preserve">loop </w:t>
      </w:r>
      <w:r w:rsidRPr="00FC7CEC">
        <w:rPr>
          <w:rFonts w:ascii="TH Sarabun New" w:hAnsi="TH Sarabun New" w:cs="TH Sarabun New"/>
          <w:sz w:val="28"/>
          <w:szCs w:val="28"/>
          <w:cs/>
        </w:rPr>
        <w:t>ใหม่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</w:rPr>
        <w:br/>
        <w:t xml:space="preserve">6.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รณีหลังจาก </w:t>
      </w:r>
      <w:r w:rsidRPr="00FC7CEC">
        <w:rPr>
          <w:rFonts w:ascii="TH Sarabun New" w:hAnsi="TH Sarabun New" w:cs="TH Sarabun New"/>
          <w:sz w:val="28"/>
          <w:szCs w:val="28"/>
        </w:rPr>
        <w:t xml:space="preserve">run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ผ่านทั้งหมดจะส่งต่อไปยังระบบ </w:t>
      </w:r>
      <w:r w:rsidRPr="00FC7CEC">
        <w:rPr>
          <w:rFonts w:ascii="TH Sarabun New" w:hAnsi="TH Sarabun New" w:cs="TH Sarabun New"/>
          <w:sz w:val="28"/>
          <w:szCs w:val="28"/>
        </w:rPr>
        <w:t xml:space="preserve">Continuous Deliver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พ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to uat(staging) environmen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ม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source code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ถูก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to uat(staging)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้ว จะ </w:t>
      </w:r>
      <w:r w:rsidRPr="00FC7CEC">
        <w:rPr>
          <w:rFonts w:ascii="TH Sarabun New" w:hAnsi="TH Sarabun New" w:cs="TH Sarabun New"/>
          <w:sz w:val="28"/>
          <w:szCs w:val="28"/>
        </w:rPr>
        <w:t xml:space="preserve">trigger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ไปสั่งให้ </w:t>
      </w:r>
      <w:r w:rsidRPr="00FC7CEC">
        <w:rPr>
          <w:rFonts w:ascii="TH Sarabun New" w:hAnsi="TH Sarabun New" w:cs="TH Sarabun New"/>
          <w:sz w:val="28"/>
          <w:szCs w:val="28"/>
        </w:rPr>
        <w:t xml:space="preserve">run job automated testin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ใน </w:t>
      </w:r>
      <w:r w:rsidRPr="00FC7CEC">
        <w:rPr>
          <w:rFonts w:ascii="TH Sarabun New" w:hAnsi="TH Sarabun New" w:cs="TH Sarabun New"/>
          <w:sz w:val="28"/>
          <w:szCs w:val="28"/>
        </w:rPr>
        <w:t xml:space="preserve">level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ของเทสเคส </w:t>
      </w:r>
      <w:r w:rsidRPr="00FC7CEC">
        <w:rPr>
          <w:rFonts w:ascii="TH Sarabun New" w:hAnsi="TH Sarabun New" w:cs="TH Sarabun New"/>
          <w:sz w:val="28"/>
          <w:szCs w:val="28"/>
        </w:rPr>
        <w:t xml:space="preserve">regression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ะ </w:t>
      </w:r>
      <w:r w:rsidRPr="00FC7CEC">
        <w:rPr>
          <w:rFonts w:ascii="TH Sarabun New" w:hAnsi="TH Sarabun New" w:cs="TH Sarabun New"/>
          <w:sz w:val="28"/>
          <w:szCs w:val="28"/>
        </w:rPr>
        <w:t xml:space="preserve">QA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็ทำการทดสอบ </w:t>
      </w:r>
      <w:r w:rsidRPr="00FC7CEC">
        <w:rPr>
          <w:rFonts w:ascii="TH Sarabun New" w:hAnsi="TH Sarabun New" w:cs="TH Sarabun New"/>
          <w:sz w:val="28"/>
          <w:szCs w:val="28"/>
        </w:rPr>
        <w:t xml:space="preserve">Acceptance testing </w:t>
      </w:r>
      <w:r w:rsidRPr="00FC7CEC">
        <w:rPr>
          <w:rFonts w:ascii="TH Sarabun New" w:hAnsi="TH Sarabun New" w:cs="TH Sarabun New"/>
          <w:sz w:val="28"/>
          <w:szCs w:val="28"/>
          <w:cs/>
        </w:rPr>
        <w:t>ไปด้วยพร้อมๆ กันที่</w:t>
      </w:r>
      <w:r w:rsidRPr="00FC7CEC">
        <w:rPr>
          <w:rFonts w:ascii="TH Sarabun New" w:hAnsi="TH Sarabun New" w:cs="TH Sarabun New"/>
          <w:sz w:val="28"/>
          <w:szCs w:val="28"/>
        </w:rPr>
        <w:t xml:space="preserve"> uat(staging) environmen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นี้ เมื่อมี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deploy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ซำ้ๆ เพื่อ </w:t>
      </w:r>
      <w:r w:rsidRPr="00FC7CEC">
        <w:rPr>
          <w:rFonts w:ascii="TH Sarabun New" w:hAnsi="TH Sarabun New" w:cs="TH Sarabun New"/>
          <w:sz w:val="28"/>
          <w:szCs w:val="28"/>
        </w:rPr>
        <w:t xml:space="preserve">fixed bug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จากที่ </w:t>
      </w:r>
      <w:r w:rsidRPr="00FC7CEC">
        <w:rPr>
          <w:rFonts w:ascii="TH Sarabun New" w:hAnsi="TH Sarabun New" w:cs="TH Sarabun New"/>
          <w:sz w:val="28"/>
          <w:szCs w:val="28"/>
        </w:rPr>
        <w:t xml:space="preserve">QA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เจอ หรือที่พบเจอจาก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run regression test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แล้ว </w:t>
      </w:r>
      <w:r w:rsidRPr="00FC7CEC">
        <w:rPr>
          <w:rFonts w:ascii="TH Sarabun New" w:hAnsi="TH Sarabun New" w:cs="TH Sarabun New"/>
          <w:sz w:val="28"/>
          <w:szCs w:val="28"/>
        </w:rPr>
        <w:t xml:space="preserve">fail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ก็จะเป็นการวน </w:t>
      </w:r>
      <w:r w:rsidRPr="00FC7CEC">
        <w:rPr>
          <w:rFonts w:ascii="TH Sarabun New" w:hAnsi="TH Sarabun New" w:cs="TH Sarabun New"/>
          <w:sz w:val="28"/>
          <w:szCs w:val="28"/>
        </w:rPr>
        <w:t xml:space="preserve">loop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ตั้งแต่ต้นจนจบ จนกระทั้ง ทุกอย่างผ่านหมด </w:t>
      </w:r>
      <w:r w:rsidRPr="00FC7CEC">
        <w:rPr>
          <w:rFonts w:ascii="TH Sarabun New" w:hAnsi="TH Sarabun New" w:cs="TH Sarabun New"/>
          <w:sz w:val="28"/>
          <w:szCs w:val="28"/>
        </w:rPr>
        <w:t xml:space="preserve">Business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ฟันธง มาว่าเอาขึ้น </w:t>
      </w:r>
      <w:r w:rsidRPr="00FC7CEC">
        <w:rPr>
          <w:rFonts w:ascii="TH Sarabun New" w:hAnsi="TH Sarabun New" w:cs="TH Sarabun New"/>
          <w:sz w:val="28"/>
          <w:szCs w:val="28"/>
        </w:rPr>
        <w:t xml:space="preserve">productio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ได้ เป็นการ </w:t>
      </w:r>
      <w:r w:rsidRPr="00FC7CEC">
        <w:rPr>
          <w:rFonts w:ascii="TH Sarabun New" w:hAnsi="TH Sarabun New" w:cs="TH Sarabun New"/>
          <w:sz w:val="28"/>
          <w:szCs w:val="28"/>
        </w:rPr>
        <w:t xml:space="preserve">confirm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ว่าเราจะเอา </w:t>
      </w:r>
      <w:r w:rsidRPr="00FC7CEC">
        <w:rPr>
          <w:rFonts w:ascii="TH Sarabun New" w:hAnsi="TH Sarabun New" w:cs="TH Sarabun New"/>
          <w:sz w:val="28"/>
          <w:szCs w:val="28"/>
        </w:rPr>
        <w:t xml:space="preserve">code version </w:t>
      </w:r>
      <w:r w:rsidRPr="00FC7CEC">
        <w:rPr>
          <w:rFonts w:ascii="TH Sarabun New" w:hAnsi="TH Sarabun New" w:cs="TH Sarabun New"/>
          <w:sz w:val="28"/>
          <w:szCs w:val="28"/>
          <w:cs/>
        </w:rPr>
        <w:t xml:space="preserve">สุดท้ายนี้ขึ้นไปที่ </w:t>
      </w:r>
      <w:r w:rsidRPr="00FC7CEC">
        <w:rPr>
          <w:rFonts w:ascii="TH Sarabun New" w:hAnsi="TH Sarabun New" w:cs="TH Sarabun New"/>
          <w:sz w:val="28"/>
          <w:szCs w:val="28"/>
        </w:rPr>
        <w:t>production environment</w:t>
      </w:r>
      <w:r w:rsidRPr="00FC7CEC">
        <w:rPr>
          <w:rFonts w:ascii="Arial" w:hAnsi="Arial" w:cs="Arial"/>
          <w:sz w:val="27"/>
          <w:szCs w:val="27"/>
        </w:rPr>
        <w:br/>
      </w:r>
      <w:r w:rsidRPr="00FC7CEC">
        <w:rPr>
          <w:rFonts w:ascii="Arial" w:hAnsi="Arial" w:cs="Arial"/>
          <w:sz w:val="27"/>
          <w:szCs w:val="27"/>
        </w:rPr>
        <w:br/>
      </w:r>
      <w:r w:rsidRPr="00FC7CEC">
        <w:rPr>
          <w:rStyle w:val="a4"/>
          <w:rFonts w:ascii="TH Sarabun New" w:hAnsi="TH Sarabun New" w:cs="TH Sarabun New"/>
          <w:sz w:val="28"/>
          <w:szCs w:val="28"/>
          <w:cs/>
        </w:rPr>
        <w:t xml:space="preserve">ข้อดีของการพัฒนาระบบตามแนวทาง </w:t>
      </w:r>
      <w:r w:rsidRPr="00FC7CEC">
        <w:rPr>
          <w:rStyle w:val="a4"/>
          <w:rFonts w:ascii="TH Sarabun New" w:hAnsi="TH Sarabun New" w:cs="TH Sarabun New"/>
          <w:sz w:val="28"/>
          <w:szCs w:val="28"/>
        </w:rPr>
        <w:t>CI/CD</w:t>
      </w:r>
      <w:r w:rsidRPr="00FC7CEC">
        <w:rPr>
          <w:rFonts w:ascii="TH Sarabun New" w:hAnsi="TH Sarabun New" w:cs="TH Sarabun New"/>
          <w:sz w:val="28"/>
          <w:szCs w:val="28"/>
        </w:rPr>
        <w:br/>
      </w:r>
      <w:r w:rsidRPr="00FC7CEC">
        <w:rPr>
          <w:rFonts w:ascii="TH Sarabun New" w:hAnsi="TH Sarabun New" w:cs="TH Sarabun New"/>
          <w:sz w:val="28"/>
          <w:szCs w:val="28"/>
          <w:cs/>
        </w:rPr>
        <w:t>ลดระยะเวลาในการพัฒนา ลดต้นทุนในการพัฒนา รองรับการเปลี่ยนแปลงแก้ไขได้ง่าย ดูแลรักษาได้ง่าย</w:t>
      </w:r>
      <w:r w:rsidRPr="00FC7CEC">
        <w:rPr>
          <w:rFonts w:ascii="TH Sarabun New" w:hAnsi="TH Sarabun New" w:cs="TH Sarabun New"/>
          <w:sz w:val="28"/>
          <w:szCs w:val="28"/>
        </w:rPr>
        <w:t> </w:t>
      </w:r>
      <w:r w:rsidRPr="00FC7CEC">
        <w:rPr>
          <w:rFonts w:ascii="TH Sarabun New" w:hAnsi="TH Sarabun New" w:cs="TH Sarabun New"/>
          <w:sz w:val="28"/>
          <w:szCs w:val="28"/>
          <w:cs/>
        </w:rPr>
        <w:t>เนื่องจากมีการดำเนินไปอย่างต่อเนื่อง เป็นไปอย่างอัตโนมัติและทราบผลลัพธ์ได้ทันที ทำให้เราสามารถส่งมอบแอพฯ รุ่นใหม่ให้กับลูกค้าได้ไวขึ้น</w:t>
      </w:r>
      <w:r w:rsidRPr="00FC7CEC">
        <w:rPr>
          <w:rFonts w:ascii="TH Sarabun New" w:hAnsi="TH Sarabun New" w:cs="TH Sarabun New"/>
          <w:sz w:val="28"/>
          <w:szCs w:val="28"/>
          <w:cs/>
        </w:rPr>
        <w:fldChar w:fldCharType="begin"/>
      </w:r>
      <w:r w:rsidRPr="00FC7CEC">
        <w:rPr>
          <w:rFonts w:ascii="TH Sarabun New" w:hAnsi="TH Sarabun New" w:cs="TH Sarabun New"/>
          <w:sz w:val="28"/>
          <w:szCs w:val="28"/>
        </w:rPr>
        <w:instrText xml:space="preserve"> ADDIN ZOTERO_ITEM CSL_CITATION {"citationID":"E9VSyNHM","properties":{"formattedCitation":"(2)","plainCitation":"(2)","noteIndex":0},"citationItems":[{"id":23,"uris":["http://zotero.org/users/local/BvnaEp2d/items/EJ4RQBNV"],"uri":["http://zotero.org/users/local/BvnaEp2d/items/EJ4RQBNV"],"itemData":{"id":23,"type":"webpage","abstract":"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 xml:space="preserve">เพื่อแก้ปัญหาจึงเกิดเป็นการพัฒนาระบบตามแนวทาง </w:instrText>
      </w:r>
      <w:r w:rsidRPr="00FC7CEC">
        <w:rPr>
          <w:rFonts w:ascii="TH Sarabun New" w:hAnsi="TH Sarabun New" w:cs="TH Sarabun New"/>
          <w:sz w:val="28"/>
          <w:szCs w:val="28"/>
        </w:rPr>
        <w:instrText xml:space="preserve">CI/CD 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 xml:space="preserve">โดยทำงานตั้งแต่การ </w:instrText>
      </w:r>
      <w:r w:rsidRPr="00FC7CEC">
        <w:rPr>
          <w:rFonts w:ascii="TH Sarabun New" w:hAnsi="TH Sarabun New" w:cs="TH Sarabun New"/>
          <w:sz w:val="28"/>
          <w:szCs w:val="28"/>
        </w:rPr>
        <w:instrText xml:space="preserve">Plan, Code, Build, Test, Release, Deploy, Operate, Monitor 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>หรือบางทีเรียกสั้นๆ ..."</w:instrText>
      </w:r>
      <w:r w:rsidRPr="00FC7CEC">
        <w:rPr>
          <w:rFonts w:ascii="TH Sarabun New" w:hAnsi="TH Sarabun New" w:cs="TH Sarabun New"/>
          <w:sz w:val="28"/>
          <w:szCs w:val="28"/>
        </w:rPr>
        <w:instrText>,"language":"th","title":"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 xml:space="preserve">การพัฒนาระบบตามแนวทาง </w:instrText>
      </w:r>
      <w:r w:rsidRPr="00FC7CEC">
        <w:rPr>
          <w:rFonts w:ascii="TH Sarabun New" w:hAnsi="TH Sarabun New" w:cs="TH Sarabun New"/>
          <w:sz w:val="28"/>
          <w:szCs w:val="28"/>
        </w:rPr>
        <w:instrText xml:space="preserve">CI/CD 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 xml:space="preserve">และ </w:instrText>
      </w:r>
      <w:r w:rsidRPr="00FC7CEC">
        <w:rPr>
          <w:rFonts w:ascii="TH Sarabun New" w:hAnsi="TH Sarabun New" w:cs="TH Sarabun New"/>
          <w:sz w:val="28"/>
          <w:szCs w:val="28"/>
        </w:rPr>
        <w:instrText xml:space="preserve">DevOps </w:instrText>
      </w:r>
      <w:r w:rsidRPr="00FC7CEC">
        <w:rPr>
          <w:rFonts w:ascii="TH Sarabun New" w:hAnsi="TH Sarabun New" w:cs="TH Sarabun New"/>
          <w:sz w:val="28"/>
          <w:szCs w:val="28"/>
          <w:cs/>
        </w:rPr>
        <w:instrText>คืออะไร</w:instrText>
      </w:r>
      <w:r w:rsidRPr="00FC7CEC">
        <w:rPr>
          <w:rFonts w:ascii="TH Sarabun New" w:hAnsi="TH Sarabun New" w:cs="TH Sarabun New"/>
          <w:sz w:val="28"/>
          <w:szCs w:val="28"/>
        </w:rPr>
        <w:instrText xml:space="preserve">?","URL":"https://www.softmelt.com/article.php?id=664","author":[{"family":"Administrator","given":""}],"accessed":{"date-parts":[["2021",2,26]]}}}],"schema":"https://github.com/citation-style-language/schema/raw/master/csl-citation.json"} </w:instrText>
      </w:r>
      <w:r w:rsidRPr="00FC7CEC">
        <w:rPr>
          <w:rFonts w:ascii="TH Sarabun New" w:hAnsi="TH Sarabun New" w:cs="TH Sarabun New"/>
          <w:sz w:val="28"/>
          <w:szCs w:val="28"/>
          <w:cs/>
        </w:rPr>
        <w:fldChar w:fldCharType="separate"/>
      </w:r>
      <w:r w:rsidRPr="00FC7CEC">
        <w:rPr>
          <w:rFonts w:ascii="TH Sarabun New" w:hAnsi="TH Sarabun New" w:cs="TH Sarabun New"/>
          <w:sz w:val="28"/>
        </w:rPr>
        <w:t>(2)</w:t>
      </w:r>
      <w:r w:rsidRPr="00FC7CEC">
        <w:rPr>
          <w:rFonts w:ascii="TH Sarabun New" w:hAnsi="TH Sarabun New" w:cs="TH Sarabun New"/>
          <w:sz w:val="28"/>
          <w:szCs w:val="28"/>
          <w:cs/>
        </w:rPr>
        <w:fldChar w:fldCharType="end"/>
      </w:r>
    </w:p>
    <w:p w14:paraId="368E51D1" w14:textId="1E697AAC" w:rsidR="00CA15AC" w:rsidRPr="00FC7CEC" w:rsidRDefault="00CA15AC">
      <w:pPr>
        <w:rPr>
          <w:rFonts w:ascii="TH Sarabun New" w:hAnsi="TH Sarabun New" w:cs="TH Sarabun New"/>
        </w:rPr>
      </w:pPr>
    </w:p>
    <w:p w14:paraId="77AF58A6" w14:textId="3BE74A77" w:rsidR="00FC7CEC" w:rsidRPr="00FC7CEC" w:rsidRDefault="00B17903">
      <w:pPr>
        <w:rPr>
          <w:rFonts w:ascii="TH Sarabun New" w:hAnsi="TH Sarabun New" w:cs="TH Sarabun New"/>
          <w:b/>
          <w:bCs/>
          <w:spacing w:val="3"/>
          <w:sz w:val="32"/>
          <w:szCs w:val="32"/>
        </w:rPr>
      </w:pPr>
      <w:r w:rsidRPr="00FC7CEC">
        <w:rPr>
          <w:rFonts w:ascii="TH Sarabun New" w:hAnsi="TH Sarabun New" w:cs="TH Sarabun New"/>
          <w:b/>
          <w:bCs/>
          <w:spacing w:val="3"/>
          <w:sz w:val="32"/>
          <w:szCs w:val="32"/>
          <w:cs/>
        </w:rPr>
        <w:t xml:space="preserve">หากองค์กรต้องการนำเอา </w:t>
      </w:r>
      <w:r w:rsidRPr="00FC7CEC">
        <w:rPr>
          <w:rFonts w:ascii="TH Sarabun New" w:hAnsi="TH Sarabun New" w:cs="TH Sarabun New"/>
          <w:b/>
          <w:bCs/>
          <w:spacing w:val="3"/>
          <w:sz w:val="32"/>
          <w:szCs w:val="32"/>
        </w:rPr>
        <w:t xml:space="preserve">DevOps </w:t>
      </w:r>
      <w:r w:rsidRPr="00FC7CEC">
        <w:rPr>
          <w:rFonts w:ascii="TH Sarabun New" w:hAnsi="TH Sarabun New" w:cs="TH Sarabun New"/>
          <w:b/>
          <w:bCs/>
          <w:spacing w:val="3"/>
          <w:sz w:val="32"/>
          <w:szCs w:val="32"/>
          <w:cs/>
        </w:rPr>
        <w:t xml:space="preserve">และ </w:t>
      </w:r>
      <w:r w:rsidRPr="00FC7CEC">
        <w:rPr>
          <w:rFonts w:ascii="TH Sarabun New" w:hAnsi="TH Sarabun New" w:cs="TH Sarabun New"/>
          <w:b/>
          <w:bCs/>
          <w:spacing w:val="3"/>
          <w:sz w:val="32"/>
          <w:szCs w:val="32"/>
        </w:rPr>
        <w:t xml:space="preserve">CI/CD </w:t>
      </w:r>
      <w:r w:rsidRPr="00FC7CEC">
        <w:rPr>
          <w:rFonts w:ascii="TH Sarabun New" w:hAnsi="TH Sarabun New" w:cs="TH Sarabun New"/>
          <w:b/>
          <w:bCs/>
          <w:spacing w:val="3"/>
          <w:sz w:val="32"/>
          <w:szCs w:val="32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409BFD7A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32"/>
          <w:szCs w:val="32"/>
        </w:rPr>
      </w:pP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ขั้นตอนที่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 xml:space="preserve">0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>ระบุปัญหาก่อนว่ามีอะไรบ้าง</w:t>
      </w:r>
      <w:r w:rsidRPr="00B17903">
        <w:rPr>
          <w:rFonts w:ascii="TH Sarabun New" w:eastAsia="Times New Roman" w:hAnsi="TH Sarabun New" w:cs="TH Sarabun New"/>
          <w:sz w:val="32"/>
          <w:szCs w:val="32"/>
        </w:rPr>
        <w:t> ?</w:t>
      </w:r>
    </w:p>
    <w:p w14:paraId="3DB1C914" w14:textId="687BCC92" w:rsidR="00D068DA" w:rsidRPr="00FC7CEC" w:rsidRDefault="00B17903" w:rsidP="00D068DA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จากนั้นจึงทำการเรียกลำดับตามความสำคัญหรือผลกระทบที่เกิดขึ้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ว่าจะแก้ไขอะไรก่อนหลัง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แนะนำให้ค่อย ๆ แก้ไขทีละเรื่อง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ถ้ามันสำคัญหมด คงจะมั่วกันน่าดู</w:t>
      </w:r>
      <w:r w:rsidRPr="00B17903">
        <w:rPr>
          <w:rFonts w:ascii="TH Sarabun New" w:eastAsia="Times New Roman" w:hAnsi="TH Sarabun New" w:cs="TH Sarabun New"/>
          <w:sz w:val="28"/>
        </w:rPr>
        <w:t> 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นื่องจากเราจะไร้ทิศทางมาก ๆ</w:t>
      </w:r>
      <w:r w:rsidRPr="00B17903">
        <w:rPr>
          <w:rFonts w:ascii="TH Sarabun New" w:eastAsia="Times New Roman" w:hAnsi="TH Sarabun New" w:cs="TH Sarabun New"/>
          <w:sz w:val="28"/>
        </w:rPr>
        <w:t>    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ถ้าไม่มีปัญหา จะปรับปรุงไปทำไม จริงไหม </w:t>
      </w:r>
      <w:r w:rsidRPr="00B17903">
        <w:rPr>
          <w:rFonts w:ascii="TH Sarabun New" w:eastAsia="Times New Roman" w:hAnsi="TH Sarabun New" w:cs="TH Sarabun New"/>
          <w:sz w:val="28"/>
        </w:rPr>
        <w:t>?</w:t>
      </w:r>
    </w:p>
    <w:p w14:paraId="38F674FE" w14:textId="34CFE4E9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32"/>
          <w:szCs w:val="32"/>
        </w:rPr>
      </w:pP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ขั้นตอนที่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 xml:space="preserve">1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>ลดความหลากหลาย</w:t>
      </w:r>
    </w:p>
    <w:p w14:paraId="61F311A2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สิ่งที่พบเจอบ่อยมาก ๆ ในการพัฒนา </w:t>
      </w:r>
      <w:r w:rsidRPr="00B17903">
        <w:rPr>
          <w:rFonts w:ascii="TH Sarabun New" w:eastAsia="Times New Roman" w:hAnsi="TH Sarabun New" w:cs="TH Sarabun New"/>
          <w:sz w:val="28"/>
        </w:rPr>
        <w:t xml:space="preserve">software </w:t>
      </w:r>
      <w:r w:rsidRPr="00B17903">
        <w:rPr>
          <w:rFonts w:ascii="TH Sarabun New" w:eastAsia="Times New Roman" w:hAnsi="TH Sarabun New" w:cs="TH Sarabun New"/>
          <w:sz w:val="28"/>
          <w:cs/>
        </w:rPr>
        <w:t>คือ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ความหลากหลายของการทำงาน ไม่ว่าจะเป็น</w:t>
      </w:r>
    </w:p>
    <w:p w14:paraId="44F85A21" w14:textId="77777777" w:rsidR="00B17903" w:rsidRPr="00B17903" w:rsidRDefault="00B17903" w:rsidP="00B17903">
      <w:pPr>
        <w:numPr>
          <w:ilvl w:val="0"/>
          <w:numId w:val="1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ขั้นตอนการทำงาน</w:t>
      </w:r>
    </w:p>
    <w:p w14:paraId="06A67B82" w14:textId="77777777" w:rsidR="00B17903" w:rsidRPr="00B17903" w:rsidRDefault="00B17903" w:rsidP="00B17903">
      <w:pPr>
        <w:numPr>
          <w:ilvl w:val="0"/>
          <w:numId w:val="1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</w:rPr>
        <w:lastRenderedPageBreak/>
        <w:t xml:space="preserve">Environment </w:t>
      </w:r>
      <w:r w:rsidRPr="00B17903">
        <w:rPr>
          <w:rFonts w:ascii="TH Sarabun New" w:eastAsia="Times New Roman" w:hAnsi="TH Sarabun New" w:cs="TH Sarabun New"/>
          <w:sz w:val="28"/>
          <w:cs/>
        </w:rPr>
        <w:t>ต่าง ๆ ที่ใช้งาน</w:t>
      </w:r>
    </w:p>
    <w:p w14:paraId="3BDCE3B2" w14:textId="77777777" w:rsidR="00B17903" w:rsidRPr="00B17903" w:rsidRDefault="00B17903" w:rsidP="00B17903">
      <w:pPr>
        <w:numPr>
          <w:ilvl w:val="0"/>
          <w:numId w:val="1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เครื่องมือที่หลายหลาย ตามใจใครหลาย ๆ คน</w:t>
      </w:r>
    </w:p>
    <w:p w14:paraId="241809B8" w14:textId="77777777" w:rsidR="00B17903" w:rsidRPr="00B17903" w:rsidRDefault="00B17903" w:rsidP="00B17903">
      <w:pPr>
        <w:numPr>
          <w:ilvl w:val="0"/>
          <w:numId w:val="1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าร </w:t>
      </w:r>
      <w:r w:rsidRPr="00B17903">
        <w:rPr>
          <w:rFonts w:ascii="TH Sarabun New" w:eastAsia="Times New Roman" w:hAnsi="TH Sarabun New" w:cs="TH Sarabun New"/>
          <w:sz w:val="28"/>
        </w:rPr>
        <w:t xml:space="preserve">configuration </w:t>
      </w:r>
      <w:r w:rsidRPr="00B17903">
        <w:rPr>
          <w:rFonts w:ascii="TH Sarabun New" w:eastAsia="Times New Roman" w:hAnsi="TH Sarabun New" w:cs="TH Sarabun New"/>
          <w:sz w:val="28"/>
          <w:cs/>
        </w:rPr>
        <w:t>ที่ไร้ทิศทาง</w:t>
      </w:r>
    </w:p>
    <w:p w14:paraId="49399A74" w14:textId="07262917" w:rsidR="00B17903" w:rsidRPr="00FC7CEC" w:rsidRDefault="00B17903" w:rsidP="00B17903">
      <w:pPr>
        <w:numPr>
          <w:ilvl w:val="0"/>
          <w:numId w:val="1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ข้อมูลที่หลายหลายชนิด อยู่หลายที่</w:t>
      </w:r>
    </w:p>
    <w:p w14:paraId="5E0301C3" w14:textId="77777777" w:rsidR="00B17903" w:rsidRPr="00B17903" w:rsidRDefault="00B17903" w:rsidP="00B17903">
      <w:p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</w:p>
    <w:p w14:paraId="41E74056" w14:textId="037B762B" w:rsidR="00B17903" w:rsidRPr="00FC7CEC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  <w:cs/>
        </w:rPr>
        <w:t>คำถามคือ ถ้ายังมีความหลากหลายแบบนี้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เราจะจัดการอย่างไร </w:t>
      </w:r>
      <w:r w:rsidRPr="00B17903">
        <w:rPr>
          <w:rFonts w:ascii="TH Sarabun New" w:eastAsia="Times New Roman" w:hAnsi="TH Sarabun New" w:cs="TH Sarabun New"/>
          <w:sz w:val="28"/>
        </w:rPr>
        <w:t>?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ยิ่งเริ่มเอาระบบการทำงานแบบอัตโนมัติเข้ามาช่วยปรับปรุง มันยิ่งลำบากหรือไม่ </w:t>
      </w:r>
      <w:r w:rsidRPr="00B17903">
        <w:rPr>
          <w:rFonts w:ascii="TH Sarabun New" w:eastAsia="Times New Roman" w:hAnsi="TH Sarabun New" w:cs="TH Sarabun New"/>
          <w:sz w:val="28"/>
        </w:rPr>
        <w:t>?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ดังนั้น ควรต้องลดความหลากหลา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หรือลองหาสักแนวทางสำหรับการเริ่มต้นดีไหม </w:t>
      </w:r>
      <w:r w:rsidRPr="00B17903">
        <w:rPr>
          <w:rFonts w:ascii="TH Sarabun New" w:eastAsia="Times New Roman" w:hAnsi="TH Sarabun New" w:cs="TH Sarabun New"/>
          <w:sz w:val="28"/>
        </w:rPr>
        <w:t>?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ยิ่งมีความหลากหลาย ยิ่งก่อให้เกิดปัญหาหรือไม่ </w:t>
      </w:r>
      <w:r w:rsidRPr="00B17903">
        <w:rPr>
          <w:rFonts w:ascii="TH Sarabun New" w:eastAsia="Times New Roman" w:hAnsi="TH Sarabun New" w:cs="TH Sarabun New"/>
          <w:sz w:val="28"/>
        </w:rPr>
        <w:t>?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ดังนั้นลองดูว่า อะไรบ้างที่ตัดออกไป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มันทำให้เราทำงานง่ายขึ้นบ้าง ชีวิตน่าจะดีขึ้นนะ</w:t>
      </w:r>
    </w:p>
    <w:p w14:paraId="327104BF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</w:p>
    <w:p w14:paraId="5F9C082B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32"/>
          <w:szCs w:val="32"/>
        </w:rPr>
      </w:pP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ขั้นตอนที่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 xml:space="preserve">2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>ต้องรู้ขั้นตอนการทำงานตั้งแต่ต้นจนจบ</w:t>
      </w:r>
    </w:p>
    <w:p w14:paraId="7FF24D28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เราไม่สามารถจะปรับปรุงอะไรได้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ถ้าเราไม่รู้กระบวนการทำงานตั้งแต่ต้นจนจบ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นื่องจากเรามักจะมีคนที่รู้เฉพาะจุดหรือบางส่ว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คำถามหรือแล้วภาพใหญ่ละ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บอกเลยว่า ไม่มีใครรู้หรือรู้ก็แบบลาง ๆ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ต้องทำการนัดประชุมกันใหญ่โต หรือใช้เวลานานมาก ๆ</w:t>
      </w:r>
    </w:p>
    <w:p w14:paraId="0D86FB2F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  <w:cs/>
        </w:rPr>
        <w:t>ดังนั้นสิ่งที่ควรทำคือ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อะไรที่ไม่รู้ทำให้รู้ (มักจะไม่รู้ว่า ไม่รู้อะไร !!)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จากนั้นทำการสร้างเอกสาร เพื่ออธิบายการทำงานตั้งแต่ต้นจนจบไว้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จากนั้น </w:t>
      </w:r>
      <w:r w:rsidRPr="00B17903">
        <w:rPr>
          <w:rFonts w:ascii="TH Sarabun New" w:eastAsia="Times New Roman" w:hAnsi="TH Sarabun New" w:cs="TH Sarabun New"/>
          <w:sz w:val="28"/>
        </w:rPr>
        <w:t xml:space="preserve">share </w:t>
      </w:r>
      <w:r w:rsidRPr="00B17903">
        <w:rPr>
          <w:rFonts w:ascii="TH Sarabun New" w:eastAsia="Times New Roman" w:hAnsi="TH Sarabun New" w:cs="TH Sarabun New"/>
          <w:sz w:val="28"/>
          <w:cs/>
        </w:rPr>
        <w:t>ให้ทุกคนที่เกี่ยวข้อง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จะได้ทำความเข้าใจ แก้ไขหรือปรับปรุงกันต่อไป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มันจะทำให้เราเห็นว่า การทำงานปัจจุบันเป็นอย่างไร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ตรงไหนมีปัญหา ตรงไหนที่มันเป็นคอขวด</w:t>
      </w:r>
    </w:p>
    <w:p w14:paraId="0E5EF319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i/>
          <w:iCs/>
          <w:sz w:val="28"/>
        </w:rPr>
      </w:pPr>
      <w:r w:rsidRPr="00B17903">
        <w:rPr>
          <w:rFonts w:ascii="TH Sarabun New" w:eastAsia="Times New Roman" w:hAnsi="TH Sarabun New" w:cs="TH Sarabun New"/>
          <w:b/>
          <w:bCs/>
          <w:i/>
          <w:iCs/>
          <w:sz w:val="28"/>
          <w:bdr w:val="none" w:sz="0" w:space="0" w:color="auto" w:frame="1"/>
          <w:cs/>
        </w:rPr>
        <w:t>ให้จำไว้ว่า ถ้าขั้นตอนมันห่วยแล้ว</w:t>
      </w:r>
      <w:r w:rsidRPr="00B17903">
        <w:rPr>
          <w:rFonts w:ascii="TH Sarabun New" w:eastAsia="Times New Roman" w:hAnsi="TH Sarabun New" w:cs="TH Sarabun New"/>
          <w:b/>
          <w:bCs/>
          <w:i/>
          <w:iCs/>
          <w:sz w:val="28"/>
          <w:bdr w:val="none" w:sz="0" w:space="0" w:color="auto" w:frame="1"/>
        </w:rPr>
        <w:br/>
      </w:r>
      <w:r w:rsidRPr="00B17903">
        <w:rPr>
          <w:rFonts w:ascii="TH Sarabun New" w:eastAsia="Times New Roman" w:hAnsi="TH Sarabun New" w:cs="TH Sarabun New"/>
          <w:b/>
          <w:bCs/>
          <w:i/>
          <w:iCs/>
          <w:sz w:val="28"/>
          <w:bdr w:val="none" w:sz="0" w:space="0" w:color="auto" w:frame="1"/>
          <w:cs/>
        </w:rPr>
        <w:t>จะเอาระบบการทำงานแบบอัตโนมัติมาใช้ มันก็ห่วย</w:t>
      </w:r>
      <w:r w:rsidRPr="00B17903">
        <w:rPr>
          <w:rFonts w:ascii="TH Sarabun New" w:eastAsia="Times New Roman" w:hAnsi="TH Sarabun New" w:cs="TH Sarabun New"/>
          <w:b/>
          <w:bCs/>
          <w:i/>
          <w:iCs/>
          <w:sz w:val="28"/>
          <w:bdr w:val="none" w:sz="0" w:space="0" w:color="auto" w:frame="1"/>
        </w:rPr>
        <w:br/>
      </w:r>
      <w:r w:rsidRPr="00B17903">
        <w:rPr>
          <w:rFonts w:ascii="TH Sarabun New" w:eastAsia="Times New Roman" w:hAnsi="TH Sarabun New" w:cs="TH Sarabun New"/>
          <w:b/>
          <w:bCs/>
          <w:i/>
          <w:iCs/>
          <w:sz w:val="28"/>
          <w:bdr w:val="none" w:sz="0" w:space="0" w:color="auto" w:frame="1"/>
          <w:cs/>
        </w:rPr>
        <w:t>ดังนั้นปรับปรุงการทำงานก่อนนะ</w:t>
      </w:r>
    </w:p>
    <w:p w14:paraId="6BA0C252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lastRenderedPageBreak/>
        <w:t>มันช่วยทำให้เราพูดคุยกัน ทำงานร่วมกั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เพื่อเข้าใจซึ่งกันและกัน ได้ช่วยกัน </w:t>
      </w:r>
      <w:r w:rsidRPr="00B17903">
        <w:rPr>
          <w:rFonts w:ascii="TH Sarabun New" w:eastAsia="Times New Roman" w:hAnsi="TH Sarabun New" w:cs="TH Sarabun New"/>
          <w:sz w:val="28"/>
        </w:rPr>
        <w:t xml:space="preserve">review </w:t>
      </w:r>
      <w:r w:rsidRPr="00B17903">
        <w:rPr>
          <w:rFonts w:ascii="TH Sarabun New" w:eastAsia="Times New Roman" w:hAnsi="TH Sarabun New" w:cs="TH Sarabun New"/>
          <w:sz w:val="28"/>
          <w:cs/>
        </w:rPr>
        <w:t>ขั้นตอนการทำงานอีกด้วย</w:t>
      </w:r>
    </w:p>
    <w:p w14:paraId="114BC57E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  <w:cs/>
        </w:rPr>
        <w:t>เมื่อถึงขั้นตอนตรงนี้ จะเห็นว่า</w:t>
      </w:r>
    </w:p>
    <w:p w14:paraId="22E43670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มันคือเรื่องพื้นฐานมาก ๆ ที่เรามักไม่ทำกัน ใช่ไหมนะ </w:t>
      </w:r>
      <w:r w:rsidRPr="00B17903">
        <w:rPr>
          <w:rFonts w:ascii="TH Sarabun New" w:eastAsia="Times New Roman" w:hAnsi="TH Sarabun New" w:cs="TH Sarabun New"/>
          <w:sz w:val="28"/>
        </w:rPr>
        <w:t>?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ไม่ได้สนใจเทคโนโลยีหรือเครื่องมือหรือ </w:t>
      </w:r>
      <w:r w:rsidRPr="00B17903">
        <w:rPr>
          <w:rFonts w:ascii="TH Sarabun New" w:eastAsia="Times New Roman" w:hAnsi="TH Sarabun New" w:cs="TH Sarabun New"/>
          <w:sz w:val="28"/>
        </w:rPr>
        <w:t xml:space="preserve">framework </w:t>
      </w:r>
      <w:r w:rsidRPr="00B17903">
        <w:rPr>
          <w:rFonts w:ascii="TH Sarabun New" w:eastAsia="Times New Roman" w:hAnsi="TH Sarabun New" w:cs="TH Sarabun New"/>
          <w:sz w:val="28"/>
          <w:cs/>
        </w:rPr>
        <w:t>อะไรเล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มันคือเรื่องของการพูดคุย ทำงานร่วมกัน เปิดเผ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จากนั้นก็มาดูขั้นตอนการทำงานตั้งแต่ต้นจนจบ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พื่อช่วยกันปรับปรุงให้ดีขึ้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ป้าหมายหลักคือ การแก้ไขปัญหาที่ตั้งไว้ตั้งแต่ต้นนั่นเอง</w:t>
      </w:r>
    </w:p>
    <w:p w14:paraId="28091AFD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ต่อจากนี้ต่อไป เริ่มนำเครื่องมือและเทคโนโลยีมาใช้แล้ว</w:t>
      </w:r>
    </w:p>
    <w:p w14:paraId="005D2D83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32"/>
          <w:szCs w:val="32"/>
        </w:rPr>
      </w:pP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ขั้นตอนที่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 xml:space="preserve">3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เข้าสู่กระบวนการพัฒนาและส่งมอบ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>software</w:t>
      </w:r>
    </w:p>
    <w:p w14:paraId="11A7A6A7" w14:textId="77777777" w:rsidR="00B17903" w:rsidRPr="00B17903" w:rsidRDefault="00B17903" w:rsidP="00B17903">
      <w:pPr>
        <w:shd w:val="clear" w:color="auto" w:fill="FFFFFF"/>
        <w:spacing w:after="30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ารพัฒนาและส่งมอบ </w:t>
      </w:r>
      <w:r w:rsidRPr="00B17903">
        <w:rPr>
          <w:rFonts w:ascii="TH Sarabun New" w:eastAsia="Times New Roman" w:hAnsi="TH Sarabun New" w:cs="TH Sarabun New"/>
          <w:sz w:val="28"/>
        </w:rPr>
        <w:t xml:space="preserve">software </w:t>
      </w:r>
      <w:r w:rsidRPr="00B17903">
        <w:rPr>
          <w:rFonts w:ascii="TH Sarabun New" w:eastAsia="Times New Roman" w:hAnsi="TH Sarabun New" w:cs="TH Sarabun New"/>
          <w:sz w:val="28"/>
          <w:cs/>
        </w:rPr>
        <w:t>ที่ดีประกอบไปด้วย</w:t>
      </w:r>
    </w:p>
    <w:p w14:paraId="67B100A6" w14:textId="77777777" w:rsidR="00B17903" w:rsidRPr="00B17903" w:rsidRDefault="00B17903" w:rsidP="00B17903">
      <w:pPr>
        <w:numPr>
          <w:ilvl w:val="0"/>
          <w:numId w:val="2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ารจัดการ </w:t>
      </w:r>
      <w:r w:rsidRPr="00B17903">
        <w:rPr>
          <w:rFonts w:ascii="TH Sarabun New" w:eastAsia="Times New Roman" w:hAnsi="TH Sarabun New" w:cs="TH Sarabun New"/>
          <w:sz w:val="28"/>
        </w:rPr>
        <w:t xml:space="preserve">source code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หรือ </w:t>
      </w:r>
      <w:r w:rsidRPr="00B17903">
        <w:rPr>
          <w:rFonts w:ascii="TH Sarabun New" w:eastAsia="Times New Roman" w:hAnsi="TH Sarabun New" w:cs="TH Sarabun New"/>
          <w:sz w:val="28"/>
        </w:rPr>
        <w:t>Source Control Management (SCM)</w:t>
      </w:r>
    </w:p>
    <w:p w14:paraId="0C72E06B" w14:textId="77777777" w:rsidR="00B17903" w:rsidRPr="00B17903" w:rsidRDefault="00B17903" w:rsidP="00B17903">
      <w:pPr>
        <w:numPr>
          <w:ilvl w:val="0"/>
          <w:numId w:val="2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ระบวนการ </w:t>
      </w:r>
      <w:r w:rsidRPr="00B17903">
        <w:rPr>
          <w:rFonts w:ascii="TH Sarabun New" w:eastAsia="Times New Roman" w:hAnsi="TH Sarabun New" w:cs="TH Sarabun New"/>
          <w:sz w:val="28"/>
        </w:rPr>
        <w:t xml:space="preserve">build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ของ </w:t>
      </w:r>
      <w:r w:rsidRPr="00B17903">
        <w:rPr>
          <w:rFonts w:ascii="TH Sarabun New" w:eastAsia="Times New Roman" w:hAnsi="TH Sarabun New" w:cs="TH Sarabun New"/>
          <w:sz w:val="28"/>
        </w:rPr>
        <w:t>software</w:t>
      </w:r>
    </w:p>
    <w:p w14:paraId="2E181515" w14:textId="77777777" w:rsidR="00B17903" w:rsidRPr="00B17903" w:rsidRDefault="00B17903" w:rsidP="00B17903">
      <w:pPr>
        <w:numPr>
          <w:ilvl w:val="0"/>
          <w:numId w:val="2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ระบวนการ </w:t>
      </w:r>
      <w:r w:rsidRPr="00B17903">
        <w:rPr>
          <w:rFonts w:ascii="TH Sarabun New" w:eastAsia="Times New Roman" w:hAnsi="TH Sarabun New" w:cs="TH Sarabun New"/>
          <w:sz w:val="28"/>
        </w:rPr>
        <w:t>deploy software</w:t>
      </w:r>
    </w:p>
    <w:p w14:paraId="6CED808C" w14:textId="34678EB3" w:rsidR="00B17903" w:rsidRPr="00FC7CEC" w:rsidRDefault="00B17903" w:rsidP="00B17903">
      <w:pPr>
        <w:numPr>
          <w:ilvl w:val="0"/>
          <w:numId w:val="2"/>
        </w:num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าร </w:t>
      </w:r>
      <w:r w:rsidRPr="00B17903">
        <w:rPr>
          <w:rFonts w:ascii="TH Sarabun New" w:eastAsia="Times New Roman" w:hAnsi="TH Sarabun New" w:cs="TH Sarabun New"/>
          <w:sz w:val="28"/>
        </w:rPr>
        <w:t xml:space="preserve">configuration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หรือ </w:t>
      </w:r>
      <w:r w:rsidRPr="00B17903">
        <w:rPr>
          <w:rFonts w:ascii="TH Sarabun New" w:eastAsia="Times New Roman" w:hAnsi="TH Sarabun New" w:cs="TH Sarabun New"/>
          <w:sz w:val="28"/>
        </w:rPr>
        <w:t xml:space="preserve">provisioning environment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ต่าง ๆ สำหรับการ </w:t>
      </w:r>
      <w:r w:rsidRPr="00B17903">
        <w:rPr>
          <w:rFonts w:ascii="TH Sarabun New" w:eastAsia="Times New Roman" w:hAnsi="TH Sarabun New" w:cs="TH Sarabun New"/>
          <w:sz w:val="28"/>
        </w:rPr>
        <w:t>deploy software</w:t>
      </w:r>
    </w:p>
    <w:p w14:paraId="03DA4259" w14:textId="77777777" w:rsidR="00B17903" w:rsidRPr="00B17903" w:rsidRDefault="00B17903" w:rsidP="00B17903">
      <w:pPr>
        <w:shd w:val="clear" w:color="auto" w:fill="FFFFFF"/>
        <w:spacing w:after="0" w:line="240" w:lineRule="auto"/>
        <w:ind w:left="1032"/>
        <w:textAlignment w:val="baseline"/>
        <w:rPr>
          <w:rFonts w:ascii="TH Sarabun New" w:eastAsia="Times New Roman" w:hAnsi="TH Sarabun New" w:cs="TH Sarabun New"/>
          <w:sz w:val="28"/>
        </w:rPr>
      </w:pPr>
    </w:p>
    <w:p w14:paraId="6E69645B" w14:textId="074D4ABB" w:rsidR="00B17903" w:rsidRPr="00FC7CEC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>ซึ่งเราอาจจะต้องกำหนดการทำงานเหล่านี้ให้ชัดเจ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หรือดีที่สุดคือ ช่วยกันสร้างระบบที่ทำงานแบบอัตโนมัติขึ้นมา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พื่อลดงานที่ต้องมีคนเข้าไปยุ่งเกี่ยวให้มากที่สุด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พราะว่า มันคืองานที่ทำซ้ำ ๆ บ่อยมาก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และที่สำคัญคือ เพื่อลดปัญหาที่เกิดจากคนให้มากที่สุด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รามักจะได้ยินคำว่า</w:t>
      </w:r>
      <w:r w:rsidRPr="00B17903">
        <w:rPr>
          <w:rFonts w:ascii="TH Sarabun New" w:eastAsia="Times New Roman" w:hAnsi="TH Sarabun New" w:cs="TH Sarabun New"/>
          <w:sz w:val="28"/>
        </w:rPr>
        <w:t> </w:t>
      </w: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</w:rPr>
        <w:t>work on my machine !!</w:t>
      </w:r>
    </w:p>
    <w:p w14:paraId="02C6545C" w14:textId="77777777" w:rsidR="00B17903" w:rsidRPr="00FC7CEC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</w:pPr>
    </w:p>
    <w:p w14:paraId="5C3BEDAB" w14:textId="5B91C884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32"/>
          <w:szCs w:val="32"/>
        </w:rPr>
      </w:pP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 xml:space="preserve">ขั้นตอนที่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</w:rPr>
        <w:t xml:space="preserve">4 </w:t>
      </w:r>
      <w:r w:rsidRPr="00B17903">
        <w:rPr>
          <w:rFonts w:ascii="TH Sarabun New" w:eastAsia="Times New Roman" w:hAnsi="TH Sarabun New" w:cs="TH Sarabun New"/>
          <w:b/>
          <w:bCs/>
          <w:sz w:val="32"/>
          <w:szCs w:val="32"/>
          <w:bdr w:val="none" w:sz="0" w:space="0" w:color="auto" w:frame="1"/>
          <w:cs/>
        </w:rPr>
        <w:t>กระบวนการทดสอบแบบอัตโนมัติ</w:t>
      </w:r>
    </w:p>
    <w:p w14:paraId="0219A7A5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การทดสอบนั้นเป็นหัวใจของการพัฒนา </w:t>
      </w:r>
      <w:r w:rsidRPr="00B17903">
        <w:rPr>
          <w:rFonts w:ascii="TH Sarabun New" w:eastAsia="Times New Roman" w:hAnsi="TH Sarabun New" w:cs="TH Sarabun New"/>
          <w:sz w:val="28"/>
        </w:rPr>
        <w:t xml:space="preserve">software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และ </w:t>
      </w:r>
      <w:r w:rsidRPr="00B17903">
        <w:rPr>
          <w:rFonts w:ascii="TH Sarabun New" w:eastAsia="Times New Roman" w:hAnsi="TH Sarabun New" w:cs="TH Sarabun New"/>
          <w:sz w:val="28"/>
        </w:rPr>
        <w:t xml:space="preserve">DevOps </w:t>
      </w:r>
      <w:r w:rsidRPr="00B17903">
        <w:rPr>
          <w:rFonts w:ascii="TH Sarabun New" w:eastAsia="Times New Roman" w:hAnsi="TH Sarabun New" w:cs="TH Sarabun New"/>
          <w:sz w:val="28"/>
          <w:cs/>
        </w:rPr>
        <w:t>เล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มันสะท้อนในเรื่องของคุณภาพ </w:t>
      </w:r>
      <w:r w:rsidRPr="00B17903">
        <w:rPr>
          <w:rFonts w:ascii="TH Sarabun New" w:eastAsia="Times New Roman" w:hAnsi="TH Sarabun New" w:cs="TH Sarabun New"/>
          <w:sz w:val="28"/>
        </w:rPr>
        <w:t xml:space="preserve">software </w:t>
      </w:r>
      <w:r w:rsidRPr="00B17903">
        <w:rPr>
          <w:rFonts w:ascii="TH Sarabun New" w:eastAsia="Times New Roman" w:hAnsi="TH Sarabun New" w:cs="TH Sarabun New"/>
          <w:sz w:val="28"/>
          <w:cs/>
        </w:rPr>
        <w:t>ที่ส่งมอบมากพอสมควร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โดยการทดสอบควรต้องเป็นแบบอัตโนมัติให้ได้มากที่สุด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เพื่อช่วย </w:t>
      </w:r>
      <w:r w:rsidRPr="00B17903">
        <w:rPr>
          <w:rFonts w:ascii="TH Sarabun New" w:eastAsia="Times New Roman" w:hAnsi="TH Sarabun New" w:cs="TH Sarabun New"/>
          <w:sz w:val="28"/>
        </w:rPr>
        <w:t xml:space="preserve">validate </w:t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ว่า </w:t>
      </w:r>
      <w:r w:rsidRPr="00B17903">
        <w:rPr>
          <w:rFonts w:ascii="TH Sarabun New" w:eastAsia="Times New Roman" w:hAnsi="TH Sarabun New" w:cs="TH Sarabun New"/>
          <w:sz w:val="28"/>
        </w:rPr>
        <w:t xml:space="preserve">software </w:t>
      </w:r>
      <w:r w:rsidRPr="00B17903">
        <w:rPr>
          <w:rFonts w:ascii="TH Sarabun New" w:eastAsia="Times New Roman" w:hAnsi="TH Sarabun New" w:cs="TH Sarabun New"/>
          <w:sz w:val="28"/>
          <w:cs/>
        </w:rPr>
        <w:t>ของเรา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ยังคงทำงานได้อย่างถูกต้องตามที่คาดหวัง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  <w:cs/>
        </w:rPr>
        <w:lastRenderedPageBreak/>
        <w:t>ที่สำคัญต้องทำงานได้รวดเร็วด้ว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มิเช่นนั้น ปัญหาต่าง ๆ ก็ยังคงอยู่เสมอ มันน่ากลัวมาก ๆ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ถ้าเราทำการ </w:t>
      </w:r>
      <w:r w:rsidRPr="00B17903">
        <w:rPr>
          <w:rFonts w:ascii="TH Sarabun New" w:eastAsia="Times New Roman" w:hAnsi="TH Sarabun New" w:cs="TH Sarabun New"/>
          <w:sz w:val="28"/>
        </w:rPr>
        <w:t xml:space="preserve">deploy software </w:t>
      </w:r>
      <w:r w:rsidRPr="00B17903">
        <w:rPr>
          <w:rFonts w:ascii="TH Sarabun New" w:eastAsia="Times New Roman" w:hAnsi="TH Sarabun New" w:cs="TH Sarabun New"/>
          <w:sz w:val="28"/>
          <w:cs/>
        </w:rPr>
        <w:t>บ่อย ๆ แต่ผิดเยอะบ่อย ๆ  !!!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 xml:space="preserve">มันไม่น่าจะใช่ผลที่เราต้องการใช่ไหม </w:t>
      </w:r>
      <w:r w:rsidRPr="00B17903">
        <w:rPr>
          <w:rFonts w:ascii="TH Sarabun New" w:eastAsia="Times New Roman" w:hAnsi="TH Sarabun New" w:cs="TH Sarabun New"/>
          <w:sz w:val="28"/>
        </w:rPr>
        <w:t>?</w:t>
      </w:r>
    </w:p>
    <w:p w14:paraId="2D411559" w14:textId="77777777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  <w:cs/>
        </w:rPr>
        <w:t>เมื่อเราทำตามมาจนถึงขั้นตอนนี้แล้ว</w:t>
      </w:r>
    </w:p>
    <w:p w14:paraId="34DCB7D9" w14:textId="6A81B875" w:rsidR="00B17903" w:rsidRPr="00B17903" w:rsidRDefault="00B17903" w:rsidP="00B17903">
      <w:pPr>
        <w:shd w:val="clear" w:color="auto" w:fill="FFFFFF"/>
        <w:spacing w:after="0" w:line="300" w:lineRule="atLeast"/>
        <w:textAlignment w:val="baseline"/>
        <w:rPr>
          <w:rFonts w:ascii="TH Sarabun New" w:eastAsia="Times New Roman" w:hAnsi="TH Sarabun New" w:cs="TH Sarabun New"/>
          <w:sz w:val="28"/>
        </w:rPr>
      </w:pPr>
      <w:r w:rsidRPr="00B17903">
        <w:rPr>
          <w:rFonts w:ascii="TH Sarabun New" w:eastAsia="Times New Roman" w:hAnsi="TH Sarabun New" w:cs="TH Sarabun New"/>
          <w:sz w:val="28"/>
          <w:cs/>
        </w:rPr>
        <w:t xml:space="preserve">เราได้ผ่านความต้องการพื้นฐานตามแนวคิด </w:t>
      </w:r>
      <w:r w:rsidRPr="00B17903">
        <w:rPr>
          <w:rFonts w:ascii="TH Sarabun New" w:eastAsia="Times New Roman" w:hAnsi="TH Sarabun New" w:cs="TH Sarabun New"/>
          <w:sz w:val="28"/>
        </w:rPr>
        <w:t xml:space="preserve">DevOps </w:t>
      </w:r>
      <w:r w:rsidRPr="00B17903">
        <w:rPr>
          <w:rFonts w:ascii="TH Sarabun New" w:eastAsia="Times New Roman" w:hAnsi="TH Sarabun New" w:cs="TH Sarabun New"/>
          <w:sz w:val="28"/>
          <w:cs/>
        </w:rPr>
        <w:t>มา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สามารถแก้ไขปัญหาที่เรากำหนดได้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จากนี้ก็เป็นเรื่องที่เราต้องไปต่อ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ไม่ว่าจะเริ่มสร้างระบบอื่น ๆ ขึ้นมา เพื่อให้ใช้งานง่ายขึ้น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เช่นระบบแบบ</w:t>
      </w:r>
      <w:r w:rsidRPr="00B17903">
        <w:rPr>
          <w:rFonts w:ascii="TH Sarabun New" w:eastAsia="Times New Roman" w:hAnsi="TH Sarabun New" w:cs="TH Sarabun New"/>
          <w:sz w:val="28"/>
        </w:rPr>
        <w:t> </w:t>
      </w:r>
      <w:r w:rsidRPr="00B17903">
        <w:rPr>
          <w:rFonts w:ascii="TH Sarabun New" w:eastAsia="Times New Roman" w:hAnsi="TH Sarabun New" w:cs="TH Sarabun New"/>
          <w:b/>
          <w:bCs/>
          <w:sz w:val="28"/>
          <w:bdr w:val="none" w:sz="0" w:space="0" w:color="auto" w:frame="1"/>
        </w:rPr>
        <w:t>self-service</w:t>
      </w:r>
      <w:r w:rsidRPr="00B17903">
        <w:rPr>
          <w:rFonts w:ascii="TH Sarabun New" w:eastAsia="Times New Roman" w:hAnsi="TH Sarabun New" w:cs="TH Sarabun New"/>
          <w:sz w:val="28"/>
        </w:rPr>
        <w:t> </w:t>
      </w:r>
      <w:r w:rsidRPr="00B17903">
        <w:rPr>
          <w:rFonts w:ascii="TH Sarabun New" w:eastAsia="Times New Roman" w:hAnsi="TH Sarabun New" w:cs="TH Sarabun New"/>
          <w:sz w:val="28"/>
          <w:cs/>
        </w:rPr>
        <w:t>ไม่ต้องมาผ่านขั้นตอนที่มากมายหรือช้ากันแล้ว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อยากได้อะไรไปสร้างเองได้เลย</w:t>
      </w:r>
      <w:r w:rsidRPr="00B17903">
        <w:rPr>
          <w:rFonts w:ascii="TH Sarabun New" w:eastAsia="Times New Roman" w:hAnsi="TH Sarabun New" w:cs="TH Sarabun New"/>
          <w:sz w:val="28"/>
        </w:rPr>
        <w:br/>
      </w:r>
      <w:r w:rsidRPr="00B17903">
        <w:rPr>
          <w:rFonts w:ascii="TH Sarabun New" w:eastAsia="Times New Roman" w:hAnsi="TH Sarabun New" w:cs="TH Sarabun New"/>
          <w:sz w:val="28"/>
          <w:cs/>
        </w:rPr>
        <w:t>มันก็อยู่ที่ความต้องการขององค์กรต่อไปแล้ว</w:t>
      </w:r>
      <w:r w:rsidRPr="00FC7CEC">
        <w:rPr>
          <w:rFonts w:ascii="TH Sarabun New" w:eastAsia="Times New Roman" w:hAnsi="TH Sarabun New" w:cs="TH Sarabun New"/>
          <w:sz w:val="28"/>
          <w:cs/>
        </w:rPr>
        <w:fldChar w:fldCharType="begin"/>
      </w:r>
      <w:r w:rsidRPr="00FC7CEC">
        <w:rPr>
          <w:rFonts w:ascii="TH Sarabun New" w:eastAsia="Times New Roman" w:hAnsi="TH Sarabun New" w:cs="TH Sarabun New"/>
          <w:sz w:val="28"/>
        </w:rPr>
        <w:instrText xml:space="preserve"> ADDIN ZOTERO_ITEM CSL_CITATION {"citationID":"EqxZ7Jx3","properties":{"formattedCitation":"(3)","plainCitation":"(3)","noteIndex":0},"citationItems":[{"id":25,"uris":["http://zotero.org/users/local/BvnaEp2d/items/KW4NDMFI"],"uri":["http://zotero.org/users/local/BvnaEp2d/items/KW4NDMFI"],"itemData":{"id":25,"type":"webpage","title":"</w:instrText>
      </w:r>
      <w:r w:rsidRPr="00FC7CEC">
        <w:rPr>
          <w:rFonts w:ascii="TH Sarabun New" w:eastAsia="Times New Roman" w:hAnsi="TH Sarabun New" w:cs="TH Sarabun New"/>
          <w:sz w:val="28"/>
          <w:cs/>
        </w:rPr>
        <w:instrText xml:space="preserve">แนวทางในการนำ </w:instrText>
      </w:r>
      <w:r w:rsidRPr="00FC7CEC">
        <w:rPr>
          <w:rFonts w:ascii="TH Sarabun New" w:eastAsia="Times New Roman" w:hAnsi="TH Sarabun New" w:cs="TH Sarabun New"/>
          <w:sz w:val="28"/>
        </w:rPr>
        <w:instrText xml:space="preserve">DevOps </w:instrText>
      </w:r>
      <w:r w:rsidRPr="00FC7CEC">
        <w:rPr>
          <w:rFonts w:ascii="TH Sarabun New" w:eastAsia="Times New Roman" w:hAnsi="TH Sarabun New" w:cs="TH Sarabun New"/>
          <w:sz w:val="28"/>
          <w:cs/>
        </w:rPr>
        <w:instrText xml:space="preserve">มาใช้ปรับปรุงการพัฒนา </w:instrText>
      </w:r>
      <w:r w:rsidRPr="00FC7CEC">
        <w:rPr>
          <w:rFonts w:ascii="TH Sarabun New" w:eastAsia="Times New Roman" w:hAnsi="TH Sarabun New" w:cs="TH Sarabun New"/>
          <w:sz w:val="28"/>
        </w:rPr>
        <w:instrText xml:space="preserve">software","URL":"https://www.somkiat.cc/think-before-start-devops/","accessed":{"date-parts":[["2021",2,26]]}}}],"schema":"https://github.com/citation-style-language/schema/raw/master/csl-citation.json"} </w:instrText>
      </w:r>
      <w:r w:rsidRPr="00FC7CEC">
        <w:rPr>
          <w:rFonts w:ascii="TH Sarabun New" w:eastAsia="Times New Roman" w:hAnsi="TH Sarabun New" w:cs="TH Sarabun New"/>
          <w:sz w:val="28"/>
          <w:cs/>
        </w:rPr>
        <w:fldChar w:fldCharType="separate"/>
      </w:r>
      <w:r w:rsidRPr="00FC7CEC">
        <w:rPr>
          <w:rFonts w:ascii="TH Sarabun New" w:hAnsi="TH Sarabun New" w:cs="TH Sarabun New"/>
          <w:sz w:val="28"/>
        </w:rPr>
        <w:t>(3)</w:t>
      </w:r>
      <w:r w:rsidRPr="00FC7CEC">
        <w:rPr>
          <w:rFonts w:ascii="TH Sarabun New" w:eastAsia="Times New Roman" w:hAnsi="TH Sarabun New" w:cs="TH Sarabun New"/>
          <w:sz w:val="28"/>
          <w:cs/>
        </w:rPr>
        <w:fldChar w:fldCharType="end"/>
      </w:r>
    </w:p>
    <w:p w14:paraId="794EAF7A" w14:textId="20B6DB7E" w:rsidR="00B17903" w:rsidRPr="00FC7CEC" w:rsidRDefault="00B17903">
      <w:pPr>
        <w:rPr>
          <w:rFonts w:ascii="TH Sarabun New" w:hAnsi="TH Sarabun New" w:cs="TH Sarabun New"/>
          <w:sz w:val="32"/>
          <w:szCs w:val="40"/>
        </w:rPr>
      </w:pPr>
    </w:p>
    <w:p w14:paraId="220F406D" w14:textId="77777777" w:rsidR="00D068DA" w:rsidRPr="00FC7CEC" w:rsidRDefault="00D068DA">
      <w:pPr>
        <w:rPr>
          <w:rFonts w:ascii="TH Sarabun New" w:hAnsi="TH Sarabun New" w:cs="TH Sarabun New"/>
        </w:rPr>
      </w:pPr>
    </w:p>
    <w:p w14:paraId="7F1C94F0" w14:textId="11A4F3AF" w:rsidR="00B17903" w:rsidRPr="00FC7CEC" w:rsidRDefault="00B17903">
      <w:pPr>
        <w:rPr>
          <w:rFonts w:ascii="TH Sarabun New" w:hAnsi="TH Sarabun New" w:cs="TH Sarabun New"/>
        </w:rPr>
      </w:pPr>
      <w:r w:rsidRPr="00FC7CEC">
        <w:rPr>
          <w:rFonts w:ascii="TH Sarabun New" w:hAnsi="TH Sarabun New" w:cs="TH Sarabun New" w:hint="cs"/>
          <w:cs/>
        </w:rPr>
        <w:t>อ้างอิง</w:t>
      </w:r>
    </w:p>
    <w:p w14:paraId="77367C34" w14:textId="77777777" w:rsidR="00D068DA" w:rsidRPr="00FC7CEC" w:rsidRDefault="00B17903" w:rsidP="00D068DA">
      <w:pPr>
        <w:pStyle w:val="a5"/>
        <w:rPr>
          <w:rFonts w:ascii="TH Sarabun New" w:hAnsi="TH Sarabun New" w:cs="TH Sarabun New"/>
        </w:rPr>
      </w:pPr>
      <w:r w:rsidRPr="00FC7CEC">
        <w:rPr>
          <w:rFonts w:ascii="TH Sarabun New" w:hAnsi="TH Sarabun New" w:cs="TH Sarabun New"/>
          <w:cs/>
        </w:rPr>
        <w:fldChar w:fldCharType="begin"/>
      </w:r>
      <w:r w:rsidRPr="00FC7CEC">
        <w:rPr>
          <w:rFonts w:ascii="TH Sarabun New" w:hAnsi="TH Sarabun New" w:cs="TH Sarabun New"/>
        </w:rPr>
        <w:instrText xml:space="preserve"> ADDIN ZOTERO_BIBL {"uncited":[],"omitted":[],"custom":[]} CSL_BIBLIOGRAPHY </w:instrText>
      </w:r>
      <w:r w:rsidRPr="00FC7CEC">
        <w:rPr>
          <w:rFonts w:ascii="TH Sarabun New" w:hAnsi="TH Sarabun New" w:cs="TH Sarabun New"/>
          <w:cs/>
        </w:rPr>
        <w:fldChar w:fldCharType="separate"/>
      </w:r>
      <w:r w:rsidR="00D068DA" w:rsidRPr="00FC7CEC">
        <w:rPr>
          <w:rFonts w:ascii="TH Sarabun New" w:hAnsi="TH Sarabun New" w:cs="TH Sarabun New"/>
        </w:rPr>
        <w:t xml:space="preserve">1. </w:t>
      </w:r>
      <w:r w:rsidR="00D068DA" w:rsidRPr="00FC7CEC">
        <w:rPr>
          <w:rFonts w:ascii="TH Sarabun New" w:hAnsi="TH Sarabun New" w:cs="TH Sarabun New"/>
        </w:rPr>
        <w:tab/>
      </w:r>
      <w:r w:rsidR="00D068DA" w:rsidRPr="00FC7CEC">
        <w:rPr>
          <w:rFonts w:ascii="TH Sarabun New" w:hAnsi="TH Sarabun New" w:cs="TH Sarabun New"/>
          <w:cs/>
        </w:rPr>
        <w:t xml:space="preserve">อุดมธนะธีระ เ. ความแตกต่างระหว่างการพัฒนาแบบ </w:t>
      </w:r>
      <w:r w:rsidR="00D068DA" w:rsidRPr="00FC7CEC">
        <w:rPr>
          <w:rFonts w:ascii="TH Sarabun New" w:hAnsi="TH Sarabun New" w:cs="TH Sarabun New"/>
        </w:rPr>
        <w:t xml:space="preserve">DevOps </w:t>
      </w:r>
      <w:r w:rsidR="00D068DA" w:rsidRPr="00FC7CEC">
        <w:rPr>
          <w:rFonts w:ascii="TH Sarabun New" w:hAnsi="TH Sarabun New" w:cs="TH Sarabun New"/>
          <w:cs/>
        </w:rPr>
        <w:t xml:space="preserve">กับ </w:t>
      </w:r>
      <w:r w:rsidR="00D068DA" w:rsidRPr="00FC7CEC">
        <w:rPr>
          <w:rFonts w:ascii="TH Sarabun New" w:hAnsi="TH Sarabun New" w:cs="TH Sarabun New"/>
        </w:rPr>
        <w:t>Agile [</w:t>
      </w:r>
      <w:r w:rsidR="00D068DA" w:rsidRPr="00FC7CEC">
        <w:rPr>
          <w:rFonts w:ascii="TH Sarabun New" w:hAnsi="TH Sarabun New" w:cs="TH Sarabun New"/>
          <w:cs/>
        </w:rPr>
        <w:t xml:space="preserve">อินเทอร์เน็ต]. </w:t>
      </w:r>
      <w:r w:rsidR="00D068DA" w:rsidRPr="00FC7CEC">
        <w:rPr>
          <w:rFonts w:ascii="TH Sarabun New" w:hAnsi="TH Sarabun New" w:cs="TH Sarabun New"/>
        </w:rPr>
        <w:t xml:space="preserve">iOK2U </w:t>
      </w:r>
      <w:r w:rsidR="00D068DA" w:rsidRPr="00FC7CEC">
        <w:rPr>
          <w:rFonts w:ascii="TH Sarabun New" w:hAnsi="TH Sarabun New" w:cs="TH Sarabun New"/>
          <w:cs/>
        </w:rPr>
        <w:t xml:space="preserve">สารสนเทศเพื่อคุณ. [อ้างถึง </w:t>
      </w:r>
      <w:r w:rsidR="00D068DA" w:rsidRPr="00FC7CEC">
        <w:rPr>
          <w:rFonts w:ascii="TH Sarabun New" w:hAnsi="TH Sarabun New" w:cs="TH Sarabun New"/>
        </w:rPr>
        <w:t>26</w:t>
      </w:r>
      <w:r w:rsidR="00D068DA" w:rsidRPr="00FC7CEC">
        <w:rPr>
          <w:rFonts w:ascii="TH Sarabun New" w:hAnsi="TH Sarabun New" w:cs="TH Sarabun New"/>
          <w:cs/>
        </w:rPr>
        <w:t xml:space="preserve"> กุมภาพันธ์ </w:t>
      </w:r>
      <w:r w:rsidR="00D068DA" w:rsidRPr="00FC7CEC">
        <w:rPr>
          <w:rFonts w:ascii="TH Sarabun New" w:hAnsi="TH Sarabun New" w:cs="TH Sarabun New"/>
        </w:rPr>
        <w:t>2021]. Available at: https://iok2u.com/index.php/article/information-technology/536-devops-agile-2</w:t>
      </w:r>
    </w:p>
    <w:p w14:paraId="0047C8C9" w14:textId="77777777" w:rsidR="00D068DA" w:rsidRPr="00FC7CEC" w:rsidRDefault="00D068DA" w:rsidP="00D068DA">
      <w:pPr>
        <w:pStyle w:val="a5"/>
        <w:rPr>
          <w:rFonts w:ascii="TH Sarabun New" w:hAnsi="TH Sarabun New" w:cs="TH Sarabun New"/>
        </w:rPr>
      </w:pPr>
      <w:r w:rsidRPr="00FC7CEC">
        <w:rPr>
          <w:rFonts w:ascii="TH Sarabun New" w:hAnsi="TH Sarabun New" w:cs="TH Sarabun New"/>
        </w:rPr>
        <w:t xml:space="preserve">2. </w:t>
      </w:r>
      <w:r w:rsidRPr="00FC7CEC">
        <w:rPr>
          <w:rFonts w:ascii="TH Sarabun New" w:hAnsi="TH Sarabun New" w:cs="TH Sarabun New"/>
        </w:rPr>
        <w:tab/>
        <w:t xml:space="preserve">Administrator. </w:t>
      </w:r>
      <w:r w:rsidRPr="00FC7CEC">
        <w:rPr>
          <w:rFonts w:ascii="TH Sarabun New" w:hAnsi="TH Sarabun New" w:cs="TH Sarabun New"/>
          <w:cs/>
        </w:rPr>
        <w:t xml:space="preserve">การพัฒนาระบบตามแนวทาง </w:t>
      </w:r>
      <w:r w:rsidRPr="00FC7CEC">
        <w:rPr>
          <w:rFonts w:ascii="TH Sarabun New" w:hAnsi="TH Sarabun New" w:cs="TH Sarabun New"/>
        </w:rPr>
        <w:t xml:space="preserve">CI/CD </w:t>
      </w:r>
      <w:r w:rsidRPr="00FC7CEC">
        <w:rPr>
          <w:rFonts w:ascii="TH Sarabun New" w:hAnsi="TH Sarabun New" w:cs="TH Sarabun New"/>
          <w:cs/>
        </w:rPr>
        <w:t xml:space="preserve">และ </w:t>
      </w:r>
      <w:r w:rsidRPr="00FC7CEC">
        <w:rPr>
          <w:rFonts w:ascii="TH Sarabun New" w:hAnsi="TH Sarabun New" w:cs="TH Sarabun New"/>
        </w:rPr>
        <w:t xml:space="preserve">DevOps </w:t>
      </w:r>
      <w:r w:rsidRPr="00FC7CEC">
        <w:rPr>
          <w:rFonts w:ascii="TH Sarabun New" w:hAnsi="TH Sarabun New" w:cs="TH Sarabun New"/>
          <w:cs/>
        </w:rPr>
        <w:t>คืออะไร</w:t>
      </w:r>
      <w:r w:rsidRPr="00FC7CEC">
        <w:rPr>
          <w:rFonts w:ascii="TH Sarabun New" w:hAnsi="TH Sarabun New" w:cs="TH Sarabun New"/>
        </w:rPr>
        <w:t>? [</w:t>
      </w:r>
      <w:r w:rsidRPr="00FC7CEC">
        <w:rPr>
          <w:rFonts w:ascii="TH Sarabun New" w:hAnsi="TH Sarabun New" w:cs="TH Sarabun New"/>
          <w:cs/>
        </w:rPr>
        <w:t xml:space="preserve">อินเทอร์เน็ต]. [อ้างถึง </w:t>
      </w:r>
      <w:r w:rsidRPr="00FC7CEC">
        <w:rPr>
          <w:rFonts w:ascii="TH Sarabun New" w:hAnsi="TH Sarabun New" w:cs="TH Sarabun New"/>
        </w:rPr>
        <w:t>26</w:t>
      </w:r>
      <w:r w:rsidRPr="00FC7CEC">
        <w:rPr>
          <w:rFonts w:ascii="TH Sarabun New" w:hAnsi="TH Sarabun New" w:cs="TH Sarabun New"/>
          <w:cs/>
        </w:rPr>
        <w:t xml:space="preserve"> กุมภาพันธ์ </w:t>
      </w:r>
      <w:r w:rsidRPr="00FC7CEC">
        <w:rPr>
          <w:rFonts w:ascii="TH Sarabun New" w:hAnsi="TH Sarabun New" w:cs="TH Sarabun New"/>
        </w:rPr>
        <w:t>2021]. Available at: https://www.softmelt.com/article.php?id=664</w:t>
      </w:r>
    </w:p>
    <w:p w14:paraId="5CEE7E17" w14:textId="77777777" w:rsidR="00D068DA" w:rsidRPr="00FC7CEC" w:rsidRDefault="00D068DA" w:rsidP="00D068DA">
      <w:pPr>
        <w:pStyle w:val="a5"/>
        <w:rPr>
          <w:rFonts w:ascii="TH Sarabun New" w:hAnsi="TH Sarabun New" w:cs="TH Sarabun New"/>
        </w:rPr>
      </w:pPr>
      <w:r w:rsidRPr="00FC7CEC">
        <w:rPr>
          <w:rFonts w:ascii="TH Sarabun New" w:hAnsi="TH Sarabun New" w:cs="TH Sarabun New"/>
        </w:rPr>
        <w:t xml:space="preserve">3. </w:t>
      </w:r>
      <w:r w:rsidRPr="00FC7CEC">
        <w:rPr>
          <w:rFonts w:ascii="TH Sarabun New" w:hAnsi="TH Sarabun New" w:cs="TH Sarabun New"/>
        </w:rPr>
        <w:tab/>
      </w:r>
      <w:r w:rsidRPr="00FC7CEC">
        <w:rPr>
          <w:rFonts w:ascii="TH Sarabun New" w:hAnsi="TH Sarabun New" w:cs="TH Sarabun New"/>
          <w:cs/>
        </w:rPr>
        <w:t xml:space="preserve">แนวทางในการนำ </w:t>
      </w:r>
      <w:r w:rsidRPr="00FC7CEC">
        <w:rPr>
          <w:rFonts w:ascii="TH Sarabun New" w:hAnsi="TH Sarabun New" w:cs="TH Sarabun New"/>
        </w:rPr>
        <w:t xml:space="preserve">DevOps </w:t>
      </w:r>
      <w:r w:rsidRPr="00FC7CEC">
        <w:rPr>
          <w:rFonts w:ascii="TH Sarabun New" w:hAnsi="TH Sarabun New" w:cs="TH Sarabun New"/>
          <w:cs/>
        </w:rPr>
        <w:t xml:space="preserve">มาใช้ปรับปรุงการพัฒนา </w:t>
      </w:r>
      <w:r w:rsidRPr="00FC7CEC">
        <w:rPr>
          <w:rFonts w:ascii="TH Sarabun New" w:hAnsi="TH Sarabun New" w:cs="TH Sarabun New"/>
        </w:rPr>
        <w:t>software [</w:t>
      </w:r>
      <w:r w:rsidRPr="00FC7CEC">
        <w:rPr>
          <w:rFonts w:ascii="TH Sarabun New" w:hAnsi="TH Sarabun New" w:cs="TH Sarabun New"/>
          <w:cs/>
        </w:rPr>
        <w:t xml:space="preserve">อินเทอร์เน็ต]. [อ้างถึง </w:t>
      </w:r>
      <w:r w:rsidRPr="00FC7CEC">
        <w:rPr>
          <w:rFonts w:ascii="TH Sarabun New" w:hAnsi="TH Sarabun New" w:cs="TH Sarabun New"/>
        </w:rPr>
        <w:t>26</w:t>
      </w:r>
      <w:r w:rsidRPr="00FC7CEC">
        <w:rPr>
          <w:rFonts w:ascii="TH Sarabun New" w:hAnsi="TH Sarabun New" w:cs="TH Sarabun New"/>
          <w:cs/>
        </w:rPr>
        <w:t xml:space="preserve"> กุมภาพันธ์ </w:t>
      </w:r>
      <w:r w:rsidRPr="00FC7CEC">
        <w:rPr>
          <w:rFonts w:ascii="TH Sarabun New" w:hAnsi="TH Sarabun New" w:cs="TH Sarabun New"/>
        </w:rPr>
        <w:t>2021]. Available at: https://www.somkiat.cc/think-before-start-devops/</w:t>
      </w:r>
    </w:p>
    <w:p w14:paraId="00253E18" w14:textId="01ACC8FD" w:rsidR="00B17903" w:rsidRPr="00FC7CEC" w:rsidRDefault="00B17903">
      <w:pPr>
        <w:rPr>
          <w:rFonts w:ascii="TH Sarabun New" w:hAnsi="TH Sarabun New" w:cs="TH Sarabun New"/>
          <w:cs/>
        </w:rPr>
      </w:pPr>
      <w:r w:rsidRPr="00FC7CEC">
        <w:rPr>
          <w:rFonts w:ascii="TH Sarabun New" w:hAnsi="TH Sarabun New" w:cs="TH Sarabun New"/>
          <w:cs/>
        </w:rPr>
        <w:fldChar w:fldCharType="end"/>
      </w:r>
    </w:p>
    <w:sectPr w:rsidR="00B17903" w:rsidRPr="00FC7CEC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EE7E2E" w14:textId="77777777" w:rsidR="00AB5331" w:rsidRDefault="00AB5331" w:rsidP="00B17903">
      <w:pPr>
        <w:spacing w:after="0" w:line="240" w:lineRule="auto"/>
      </w:pPr>
      <w:r>
        <w:separator/>
      </w:r>
    </w:p>
  </w:endnote>
  <w:endnote w:type="continuationSeparator" w:id="0">
    <w:p w14:paraId="1252E0B1" w14:textId="77777777" w:rsidR="00AB5331" w:rsidRDefault="00AB5331" w:rsidP="00B179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2F003FE" w14:textId="77777777" w:rsidR="00AB5331" w:rsidRDefault="00AB5331" w:rsidP="00B17903">
      <w:pPr>
        <w:spacing w:after="0" w:line="240" w:lineRule="auto"/>
      </w:pPr>
      <w:r>
        <w:separator/>
      </w:r>
    </w:p>
  </w:footnote>
  <w:footnote w:type="continuationSeparator" w:id="0">
    <w:p w14:paraId="069422A1" w14:textId="77777777" w:rsidR="00AB5331" w:rsidRDefault="00AB5331" w:rsidP="00B1790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CEF6367" w14:textId="000FA52F" w:rsidR="00B17903" w:rsidRDefault="00B17903">
    <w:pPr>
      <w:pStyle w:val="a6"/>
    </w:pPr>
    <w:r>
      <w:rPr>
        <w:rFonts w:hint="cs"/>
        <w:cs/>
      </w:rPr>
      <w:t xml:space="preserve">นาย ภูมินทร์ เทียนชัยสิทธิ 613020592-4 </w:t>
    </w:r>
    <w:r>
      <w:t>sec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B27501F"/>
    <w:multiLevelType w:val="multilevel"/>
    <w:tmpl w:val="1098E28A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" w15:restartNumberingAfterBreak="0">
    <w:nsid w:val="700C462E"/>
    <w:multiLevelType w:val="multilevel"/>
    <w:tmpl w:val="1B0AD888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6FD9"/>
    <w:rsid w:val="002B6FD9"/>
    <w:rsid w:val="00791817"/>
    <w:rsid w:val="009D31DC"/>
    <w:rsid w:val="00AB5331"/>
    <w:rsid w:val="00B17903"/>
    <w:rsid w:val="00B42B1E"/>
    <w:rsid w:val="00CA15AC"/>
    <w:rsid w:val="00D068DA"/>
    <w:rsid w:val="00EB272E"/>
    <w:rsid w:val="00FC7C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55B233"/>
  <w15:chartTrackingRefBased/>
  <w15:docId w15:val="{67F1E896-284A-49D0-98B0-C0DAD561D8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unhideWhenUsed/>
    <w:rsid w:val="00CA15A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a4">
    <w:name w:val="Strong"/>
    <w:basedOn w:val="a0"/>
    <w:uiPriority w:val="22"/>
    <w:qFormat/>
    <w:rsid w:val="00CA15AC"/>
    <w:rPr>
      <w:b/>
      <w:bCs/>
    </w:rPr>
  </w:style>
  <w:style w:type="paragraph" w:styleId="a5">
    <w:name w:val="Bibliography"/>
    <w:basedOn w:val="a"/>
    <w:next w:val="a"/>
    <w:uiPriority w:val="37"/>
    <w:unhideWhenUsed/>
    <w:rsid w:val="00B17903"/>
    <w:pPr>
      <w:tabs>
        <w:tab w:val="left" w:pos="384"/>
      </w:tabs>
      <w:spacing w:after="240" w:line="240" w:lineRule="auto"/>
      <w:ind w:left="384" w:hanging="384"/>
    </w:pPr>
  </w:style>
  <w:style w:type="paragraph" w:styleId="a6">
    <w:name w:val="header"/>
    <w:basedOn w:val="a"/>
    <w:link w:val="a7"/>
    <w:uiPriority w:val="99"/>
    <w:unhideWhenUsed/>
    <w:rsid w:val="00B179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7">
    <w:name w:val="หัวกระดาษ อักขระ"/>
    <w:basedOn w:val="a0"/>
    <w:link w:val="a6"/>
    <w:uiPriority w:val="99"/>
    <w:rsid w:val="00B17903"/>
  </w:style>
  <w:style w:type="paragraph" w:styleId="a8">
    <w:name w:val="footer"/>
    <w:basedOn w:val="a"/>
    <w:link w:val="a9"/>
    <w:uiPriority w:val="99"/>
    <w:unhideWhenUsed/>
    <w:rsid w:val="00B1790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9">
    <w:name w:val="ท้ายกระดาษ อักขระ"/>
    <w:basedOn w:val="a0"/>
    <w:link w:val="a8"/>
    <w:uiPriority w:val="99"/>
    <w:rsid w:val="00B17903"/>
  </w:style>
  <w:style w:type="character" w:styleId="aa">
    <w:name w:val="Emphasis"/>
    <w:basedOn w:val="a0"/>
    <w:uiPriority w:val="20"/>
    <w:qFormat/>
    <w:rsid w:val="00B17903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6101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0659201">
          <w:blockQuote w:val="1"/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96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5</Pages>
  <Words>1480</Words>
  <Characters>8440</Characters>
  <Application>Microsoft Office Word</Application>
  <DocSecurity>0</DocSecurity>
  <Lines>70</Lines>
  <Paragraphs>19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humin Tienchaisitthi</dc:creator>
  <cp:keywords/>
  <dc:description/>
  <cp:lastModifiedBy>Phumin Tienchaisitthi</cp:lastModifiedBy>
  <cp:revision>4</cp:revision>
  <dcterms:created xsi:type="dcterms:W3CDTF">2021-02-26T13:55:00Z</dcterms:created>
  <dcterms:modified xsi:type="dcterms:W3CDTF">2021-02-26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UYQMv4HU"/&gt;&lt;style id="http://www.zotero.org/styles/vancouver" locale="th-TH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